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E8EF002"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xml:space="preserve">, and </w:t>
      </w:r>
      <w:r w:rsidR="00001EDE" w:rsidRPr="00001EDE">
        <w:t>on both a control chow (% kcals in diet: Protein 22%, Carbohydrate 62%, Fat 16%, no cholesterol) and high fat high sucrose (% kcals in diet: Protein 15%, Carbohydrate 41%, Fat 45%, 0.05% cholesterol)</w:t>
      </w:r>
      <w:r w:rsidRPr="00001EDE">
        <w:t xml:space="preserve">.  </w:t>
      </w:r>
      <w:r>
        <w:t>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w:t>
      </w:r>
      <w:proofErr w:type="gramStart"/>
      <w:r w:rsidR="00DD4486">
        <w:t>diversity</w:t>
      </w:r>
      <w:proofErr w:type="gramEnd"/>
      <w:r w:rsidR="00DD4486">
        <w:t xml:space="preserve">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189C4399"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at data for </w:t>
      </w:r>
      <w:r w:rsidR="00812A40" w:rsidRPr="00111D61">
        <w:t xml:space="preserve">162 </w:t>
      </w:r>
      <w:r w:rsidR="0071130A">
        <w:t xml:space="preserve">phenotypes, measured once, </w:t>
      </w:r>
      <w:r w:rsidR="000A008F">
        <w:t>twice</w:t>
      </w:r>
      <w:r w:rsidR="0071130A">
        <w:t xml:space="preserve">, or weekly in the case of body weights.  </w:t>
      </w:r>
      <w:r w:rsidR="00CA2D1E" w:rsidRPr="00CA2D1E">
        <w:t xml:space="preserve">Animals were </w:t>
      </w:r>
      <w:r w:rsidR="00A34898">
        <w:t xml:space="preserve">first </w:t>
      </w:r>
      <w:r w:rsidR="00CA2D1E" w:rsidRPr="00CA2D1E">
        <w:t xml:space="preserve">received at wean age (3 weeks old) and </w:t>
      </w:r>
      <w:r w:rsidR="00A34898">
        <w:t xml:space="preserve">then </w:t>
      </w:r>
      <w:r w:rsidR="00CA2D1E" w:rsidRPr="00CA2D1E">
        <w:t>distributed into cages of five same-sex animals per cage. Animals were housed in pressurized, individually ventilated cages (</w:t>
      </w:r>
      <w:proofErr w:type="spellStart"/>
      <w:r w:rsidR="00CA2D1E" w:rsidRPr="00CA2D1E">
        <w:t>Thoren</w:t>
      </w:r>
      <w:proofErr w:type="spellEnd"/>
      <w:r w:rsidR="00CA2D1E" w:rsidRPr="00CA2D1E">
        <w:t xml:space="preserve"> Caging Systems, Hazelton, PA) with pine bedding (</w:t>
      </w:r>
      <w:proofErr w:type="spellStart"/>
      <w:r w:rsidR="00CA2D1E" w:rsidRPr="00CA2D1E">
        <w:t>Crobb</w:t>
      </w:r>
      <w:proofErr w:type="spellEnd"/>
      <w:r w:rsidR="00CA2D1E" w:rsidRPr="00CA2D1E">
        <w:t xml:space="preserve"> Box, Ellsworth, ME) and had </w:t>
      </w:r>
      <w:r w:rsidR="00CA2D1E">
        <w:t xml:space="preserve">ad libitum access to food. </w:t>
      </w:r>
      <w:r w:rsidR="0071130A">
        <w:t>At</w:t>
      </w:r>
      <w:r w:rsidR="00CA2D1E">
        <w:t xml:space="preserve"> time of</w:t>
      </w:r>
      <w:r w:rsidR="0071130A">
        <w:t xml:space="preserve">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t>)</w:t>
      </w:r>
      <w:r w:rsidR="0071130A">
        <w:t>.</w:t>
      </w:r>
      <w:r w:rsidR="001651F4" w:rsidRPr="001651F4">
        <w:t xml:space="preserve"> </w:t>
      </w:r>
      <w:r w:rsidR="001651F4">
        <w:t>In the final dataset there were 22</w:t>
      </w:r>
      <w:r w:rsidR="0012187C">
        <w:t>5</w:t>
      </w:r>
      <w:r w:rsidR="001651F4">
        <w:t xml:space="preserve"> female mice on NCD, </w:t>
      </w:r>
      <w:r w:rsidR="0012187C">
        <w:t>224</w:t>
      </w:r>
      <w:r w:rsidR="001651F4">
        <w:t xml:space="preserve"> male mice on NCD, </w:t>
      </w:r>
      <w:r w:rsidR="0012187C">
        <w:t>198</w:t>
      </w:r>
      <w:r w:rsidR="001651F4">
        <w:t xml:space="preserve"> female mice on HFHS, and </w:t>
      </w:r>
      <w:r w:rsidR="0012187C">
        <w:t>193</w:t>
      </w:r>
      <w:r w:rsidR="001651F4">
        <w:t xml:space="preserve"> male mice on HFHS</w:t>
      </w:r>
      <w:r w:rsidR="001651F4" w:rsidRPr="00111D61">
        <w:t>.</w:t>
      </w:r>
      <w:r w:rsidR="00724665" w:rsidRPr="00111D61">
        <w:t xml:space="preserve">  </w:t>
      </w:r>
      <w:r w:rsidR="00105BC4" w:rsidRPr="00105BC4">
        <w:t>Blood</w:t>
      </w:r>
      <w:r w:rsidR="00105BC4">
        <w:t xml:space="preserve"> from mice</w:t>
      </w:r>
      <w:r w:rsidR="00105BC4" w:rsidRPr="00105BC4">
        <w:t xml:space="preserve"> was obtained from the retro-orbital sinus after administration of tetracaine HCl</w:t>
      </w:r>
      <w:r w:rsidR="00886343">
        <w:t xml:space="preserve"> (</w:t>
      </w:r>
      <w:r w:rsidR="00886343" w:rsidRPr="00105BC4">
        <w:t>a topical anesthetic</w:t>
      </w:r>
      <w:r w:rsidR="00886343">
        <w:t>)</w:t>
      </w:r>
      <w:r w:rsidR="00105BC4" w:rsidRPr="00105BC4">
        <w:t xml:space="preserve"> using a heparin-coated microcapillary tube and collected into a 1.5</w:t>
      </w:r>
      <w:r w:rsidR="00506F1F">
        <w:t xml:space="preserve"> </w:t>
      </w:r>
      <w:r w:rsidR="00105BC4" w:rsidRPr="00105BC4">
        <w:t xml:space="preserve">ml </w:t>
      </w:r>
      <w:r w:rsidR="00506F1F">
        <w:t>E</w:t>
      </w:r>
      <w:r w:rsidR="00105BC4" w:rsidRPr="00105BC4">
        <w:t>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proofErr w:type="spellStart"/>
      <w:r w:rsidR="00506F1F">
        <w:t>C</w:t>
      </w:r>
      <w:r w:rsidR="00886343">
        <w:t>elcius</w:t>
      </w:r>
      <w:proofErr w:type="spellEnd"/>
      <w:r w:rsidR="00105BC4" w:rsidRPr="00105BC4">
        <w:t xml:space="preserve"> and removed into a clean </w:t>
      </w:r>
      <w:r w:rsidR="00506F1F">
        <w:t>E</w:t>
      </w:r>
      <w:r w:rsidR="00105BC4" w:rsidRPr="00105BC4">
        <w:t>ppendorf tube</w:t>
      </w:r>
      <w:r w:rsidR="00886343">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w:t>
      </w:r>
      <w:r w:rsidR="00CA2D1E">
        <w:t xml:space="preserve"> </w:t>
      </w:r>
      <w:r w:rsidR="00111D61" w:rsidRPr="00D12B98">
        <w:t xml:space="preserve">  </w:t>
      </w:r>
      <w:r w:rsidR="00111D61" w:rsidRPr="00111D61">
        <w:t xml:space="preserve">Additional details 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These data were downloaded from </w:t>
      </w:r>
      <w:proofErr w:type="spellStart"/>
      <w:r>
        <w:t>GeneNetwork</w:t>
      </w:r>
      <w:proofErr w:type="spellEnd"/>
      <w:r>
        <w:t xml:space="preserve">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dL,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dL,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 xml:space="preserve">Via multivariate modelling accounting for the effects of diet and sex, a 100 mg/dL increase in </w:t>
      </w:r>
      <w:r w:rsidR="00614900">
        <w:lastRenderedPageBreak/>
        <w:t>triglycerides was associated with a 17.</w:t>
      </w:r>
      <w:r w:rsidR="001A6324">
        <w:t>7</w:t>
      </w:r>
      <w:r w:rsidR="00614900">
        <w:t xml:space="preserve"> +/- 1.7 mg/dL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713996A0"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xml:space="preserve">, after adjusting for diet and sex, a one mg/dL increase in calcium is associated with a </w:t>
      </w:r>
      <w:r w:rsidR="00A07221">
        <w:t>12.7</w:t>
      </w:r>
      <w:r>
        <w:t xml:space="preserve"> +/- </w:t>
      </w:r>
      <w:r w:rsidR="00A07221">
        <w:t>0.8</w:t>
      </w:r>
      <w:r>
        <w:t xml:space="preserve"> mg/dL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dL increase in cholesterol was observed for every 1 mg/dL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39DFEBE4" w:rsidR="00EE6647" w:rsidRPr="00292880"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dL;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r w:rsidR="00292880">
        <w:t xml:space="preserve">  </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300C2DA7" w:rsidR="002F7AF7" w:rsidRDefault="00E86175" w:rsidP="004110BD">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292880" w:rsidRPr="00292880">
        <w:rPr>
          <w:bCs/>
          <w:color w:val="000000" w:themeColor="text1"/>
        </w:rPr>
        <w:t>We were not surprised that HFHS feeding raised cholesterol, as this has been widely observed in mice, rats and humans.  This is likely due to a combination of increased dietary cholesterol, triglycerides and body fat in these mice.  The calcium relationship with cholesterol that was identified here is a unique observation in mice. As the magnitude of elevations of cholesterol and calcium from HFHS diet were similar, and that diet did not alter calcium levels, it is possible that calcium and diet are independent predictors of cholesterol homeostasis</w:t>
      </w:r>
      <w:r w:rsidR="00D01721">
        <w:t xml:space="preserve">. </w:t>
      </w:r>
      <w:r w:rsidR="000C4958">
        <w:t xml:space="preserve">The finding that </w:t>
      </w:r>
      <w:r w:rsidR="00292880">
        <w:t>the calcium-cholesterol</w:t>
      </w:r>
      <w:bookmarkStart w:id="0" w:name="_GoBack"/>
      <w:bookmarkEnd w:id="0"/>
      <w:r w:rsidR="000C4958">
        <w:t xml:space="preserve"> association is largely independent of sex, </w:t>
      </w:r>
      <w:r w:rsidR="00F34566">
        <w:t xml:space="preserve">diets or triglyceride levels suggests that serum calcium may </w:t>
      </w:r>
      <w:r w:rsidR="00F34566">
        <w:lastRenderedPageBreak/>
        <w:t>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1EC7262"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541AB">
        <w:instrText xml:space="preserve"> ADDIN ZOTERO_ITEM CSL_CITATION {"citationID":"SSYNaUcT","properties":{"formattedCitation":"[35]","plainCitation":"[35]","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541AB">
        <w:t>[35]</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541AB">
        <w:instrText xml:space="preserve"> ADDIN ZOTERO_ITEM CSL_CITATION {"citationID":"dFFmiRVh","properties":{"formattedCitation":"[36,37]","plainCitation":"[36,37]","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541AB">
        <w:t>[36,37]</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541AB">
        <w:instrText xml:space="preserve"> ADDIN ZOTERO_ITEM CSL_CITATION {"citationID":"Q9rOqXoA","properties":{"formattedCitation":"[38\\uc0\\u8211{}44]","plainCitation":"[38–44]","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541AB" w:rsidRPr="004541AB">
        <w:t>[38–44]</w:t>
      </w:r>
      <w:r w:rsidR="00DA3158">
        <w:fldChar w:fldCharType="end"/>
      </w:r>
      <w:r w:rsidR="005F3B22">
        <w:t xml:space="preserve">.  </w:t>
      </w:r>
    </w:p>
    <w:p w14:paraId="15DD663E" w14:textId="69A82519" w:rsidR="00F63CA1" w:rsidRDefault="00F63CA1" w:rsidP="000B2E8A"/>
    <w:p w14:paraId="72A42258" w14:textId="7E979D07"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541AB">
        <w:instrText xml:space="preserve"> ADDIN ZOTERO_ITEM CSL_CITATION {"citationID":"4xJ0gLGc","properties":{"formattedCitation":"[45,46]","plainCitation":"[45,46]","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541AB">
        <w:t>[45,46]</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541AB">
        <w:instrText xml:space="preserve"> ADDIN ZOTERO_ITEM CSL_CITATION {"citationID":"MwzAcDHf","properties":{"formattedCitation":"[47]","plainCitation":"[47]","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541AB">
        <w:t>[47]</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541AB">
        <w:instrText xml:space="preserve"> ADDIN ZOTERO_ITEM CSL_CITATION {"citationID":"8jX9wDOm","properties":{"formattedCitation":"[48]","plainCitation":"[48]","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541AB">
        <w:t>[48]</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0D65829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w:t>
      </w:r>
      <w:r>
        <w:lastRenderedPageBreak/>
        <w:t xml:space="preserve">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548D0D61"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7C12620"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lastRenderedPageBreak/>
        <w:t>References</w:t>
      </w:r>
    </w:p>
    <w:p w14:paraId="5E13CADB" w14:textId="385A1A36" w:rsidR="007C5995" w:rsidRDefault="007C5995" w:rsidP="000B2E8A"/>
    <w:p w14:paraId="044A8F3F" w14:textId="77777777" w:rsidR="004541AB" w:rsidRPr="004541AB" w:rsidRDefault="007C5995" w:rsidP="004541AB">
      <w:pPr>
        <w:pStyle w:val="Bibliography"/>
      </w:pPr>
      <w:r>
        <w:fldChar w:fldCharType="begin"/>
      </w:r>
      <w:r w:rsidR="00F34566">
        <w:instrText xml:space="preserve"> ADDIN ZOTERO_BIBL {"uncited":[],"omitted":[],"custom":[]} CSL_BIBLIOGRAPHY </w:instrText>
      </w:r>
      <w:r>
        <w:fldChar w:fldCharType="separate"/>
      </w:r>
      <w:r w:rsidR="004541AB" w:rsidRPr="004541AB">
        <w:t xml:space="preserve">1. </w:t>
      </w:r>
      <w:r w:rsidR="004541AB" w:rsidRPr="004541AB">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4541AB" w:rsidRPr="004541AB">
        <w:rPr>
          <w:i/>
          <w:iCs/>
        </w:rPr>
        <w:t>Circulation</w:t>
      </w:r>
      <w:r w:rsidR="004541AB" w:rsidRPr="004541AB">
        <w:t xml:space="preserve"> </w:t>
      </w:r>
      <w:r w:rsidR="004541AB" w:rsidRPr="004541AB">
        <w:rPr>
          <w:b/>
          <w:bCs/>
        </w:rPr>
        <w:t>2019</w:t>
      </w:r>
      <w:r w:rsidR="004541AB" w:rsidRPr="004541AB">
        <w:t xml:space="preserve">, </w:t>
      </w:r>
      <w:r w:rsidR="004541AB" w:rsidRPr="004541AB">
        <w:rPr>
          <w:i/>
          <w:iCs/>
        </w:rPr>
        <w:t>139</w:t>
      </w:r>
      <w:r w:rsidR="004541AB" w:rsidRPr="004541AB">
        <w:t>, e1082–e1143, doi:10.1161/CIR.0000000000000625.</w:t>
      </w:r>
    </w:p>
    <w:p w14:paraId="3B6610C5" w14:textId="77777777" w:rsidR="004541AB" w:rsidRPr="004541AB" w:rsidRDefault="004541AB" w:rsidP="004541AB">
      <w:pPr>
        <w:pStyle w:val="Bibliography"/>
      </w:pPr>
      <w:r w:rsidRPr="004541AB">
        <w:t xml:space="preserve">2. </w:t>
      </w:r>
      <w:r w:rsidRPr="004541AB">
        <w:tab/>
        <w:t xml:space="preserve">Khera, A.V.; Emdin, C.A.; Drake, I.; Natarajan, P.; Bick, A.G.; Cook, N.R.; Chasman, D.I.; Baber, U.; Mehran, R.; Rader, D.J.; et al. Genetic Risk, Adherence to a Healthy Lifestyle, and Coronary Disease. </w:t>
      </w:r>
      <w:r w:rsidRPr="004541AB">
        <w:rPr>
          <w:i/>
          <w:iCs/>
        </w:rPr>
        <w:t>New England Journal of Medicine</w:t>
      </w:r>
      <w:r w:rsidRPr="004541AB">
        <w:t xml:space="preserve"> </w:t>
      </w:r>
      <w:r w:rsidRPr="004541AB">
        <w:rPr>
          <w:b/>
          <w:bCs/>
        </w:rPr>
        <w:t>2016</w:t>
      </w:r>
      <w:r w:rsidRPr="004541AB">
        <w:t xml:space="preserve">, </w:t>
      </w:r>
      <w:r w:rsidRPr="004541AB">
        <w:rPr>
          <w:i/>
          <w:iCs/>
        </w:rPr>
        <w:t>375</w:t>
      </w:r>
      <w:r w:rsidRPr="004541AB">
        <w:t>, 2349–2358, doi:10.1056/NEJMoa1605086.</w:t>
      </w:r>
    </w:p>
    <w:p w14:paraId="559E27D6" w14:textId="77777777" w:rsidR="004541AB" w:rsidRPr="004541AB" w:rsidRDefault="004541AB" w:rsidP="004541AB">
      <w:pPr>
        <w:pStyle w:val="Bibliography"/>
      </w:pPr>
      <w:r w:rsidRPr="004541AB">
        <w:t xml:space="preserve">3. </w:t>
      </w:r>
      <w:r w:rsidRPr="004541AB">
        <w:tab/>
        <w:t xml:space="preserve">Khera, A.V.; Kathiresan, S. Genetics of Coronary Artery Disease: Discovery, Biology and Clinical Translation. </w:t>
      </w:r>
      <w:r w:rsidRPr="004541AB">
        <w:rPr>
          <w:i/>
          <w:iCs/>
        </w:rPr>
        <w:t>Nature Reviews Genetics</w:t>
      </w:r>
      <w:r w:rsidRPr="004541AB">
        <w:t xml:space="preserve"> </w:t>
      </w:r>
      <w:r w:rsidRPr="004541AB">
        <w:rPr>
          <w:b/>
          <w:bCs/>
        </w:rPr>
        <w:t>2017</w:t>
      </w:r>
      <w:r w:rsidRPr="004541AB">
        <w:t xml:space="preserve">, </w:t>
      </w:r>
      <w:r w:rsidRPr="004541AB">
        <w:rPr>
          <w:i/>
          <w:iCs/>
        </w:rPr>
        <w:t>18</w:t>
      </w:r>
      <w:r w:rsidRPr="004541AB">
        <w:t>, 331–344, doi:10.1038/nrg.2016.160.</w:t>
      </w:r>
    </w:p>
    <w:p w14:paraId="2F6B2784" w14:textId="77777777" w:rsidR="004541AB" w:rsidRPr="004541AB" w:rsidRDefault="004541AB" w:rsidP="004541AB">
      <w:pPr>
        <w:pStyle w:val="Bibliography"/>
      </w:pPr>
      <w:r w:rsidRPr="004541AB">
        <w:t xml:space="preserve">4. </w:t>
      </w:r>
      <w:r w:rsidRPr="004541AB">
        <w:tab/>
        <w:t xml:space="preserve">Churchill, G.A.; Gatti, D.M.; Munger, S.C.; Svenson, K.L. The Diversity Outbred Mouse Population. </w:t>
      </w:r>
      <w:r w:rsidRPr="004541AB">
        <w:rPr>
          <w:i/>
          <w:iCs/>
        </w:rPr>
        <w:t>Mammalian Genome</w:t>
      </w:r>
      <w:r w:rsidRPr="004541AB">
        <w:t xml:space="preserve"> </w:t>
      </w:r>
      <w:r w:rsidRPr="004541AB">
        <w:rPr>
          <w:b/>
          <w:bCs/>
        </w:rPr>
        <w:t>2012</w:t>
      </w:r>
      <w:r w:rsidRPr="004541AB">
        <w:t xml:space="preserve">, </w:t>
      </w:r>
      <w:r w:rsidRPr="004541AB">
        <w:rPr>
          <w:i/>
          <w:iCs/>
        </w:rPr>
        <w:t>23</w:t>
      </w:r>
      <w:r w:rsidRPr="004541AB">
        <w:t>, 713–718, doi:10.1007/s00335-012-9414-2.</w:t>
      </w:r>
    </w:p>
    <w:p w14:paraId="3CD7C693" w14:textId="77777777" w:rsidR="004541AB" w:rsidRPr="004541AB" w:rsidRDefault="004541AB" w:rsidP="004541AB">
      <w:pPr>
        <w:pStyle w:val="Bibliography"/>
      </w:pPr>
      <w:r w:rsidRPr="004541AB">
        <w:t xml:space="preserve">5. </w:t>
      </w:r>
      <w:r w:rsidRPr="004541AB">
        <w:tab/>
        <w:t xml:space="preserve">Jackson, A.U.; Fornés, A.; Galecki, A.; Miller, R.A.; Burke, D.T. Multiple-Trait Quantitative Trait Loci Analysis Using a Large Mouse Sibship. </w:t>
      </w:r>
      <w:r w:rsidRPr="004541AB">
        <w:rPr>
          <w:i/>
          <w:iCs/>
        </w:rPr>
        <w:t>Genetics</w:t>
      </w:r>
      <w:r w:rsidRPr="004541AB">
        <w:t xml:space="preserve"> </w:t>
      </w:r>
      <w:r w:rsidRPr="004541AB">
        <w:rPr>
          <w:b/>
          <w:bCs/>
        </w:rPr>
        <w:t>1999</w:t>
      </w:r>
      <w:r w:rsidRPr="004541AB">
        <w:t xml:space="preserve">, </w:t>
      </w:r>
      <w:r w:rsidRPr="004541AB">
        <w:rPr>
          <w:i/>
          <w:iCs/>
        </w:rPr>
        <w:t>151</w:t>
      </w:r>
      <w:r w:rsidRPr="004541AB">
        <w:t>, 785–795, doi:10.1093/genetics/151.2.785.</w:t>
      </w:r>
    </w:p>
    <w:p w14:paraId="3CE9C427" w14:textId="77777777" w:rsidR="004541AB" w:rsidRPr="004541AB" w:rsidRDefault="004541AB" w:rsidP="004541AB">
      <w:pPr>
        <w:pStyle w:val="Bibliography"/>
      </w:pPr>
      <w:r w:rsidRPr="004541AB">
        <w:t xml:space="preserve">6. </w:t>
      </w:r>
      <w:r w:rsidRPr="004541AB">
        <w:tab/>
        <w:t xml:space="preserve">Churchill, G.A.; Airey, D.C.; Allayee, H.; Angel, J.M.; Attie, A.D.; Beatty, J.; Beavis, W.D.; Belknap, J.K.; Bennett, B.; Berrettini, W.; et al. The Collaborative Cross, a Community Resource for the Genetic Analysis of Complex Traits. </w:t>
      </w:r>
      <w:r w:rsidRPr="004541AB">
        <w:rPr>
          <w:i/>
          <w:iCs/>
        </w:rPr>
        <w:t>Nature genetics</w:t>
      </w:r>
      <w:r w:rsidRPr="004541AB">
        <w:t xml:space="preserve"> </w:t>
      </w:r>
      <w:r w:rsidRPr="004541AB">
        <w:rPr>
          <w:b/>
          <w:bCs/>
        </w:rPr>
        <w:t>2004</w:t>
      </w:r>
      <w:r w:rsidRPr="004541AB">
        <w:t xml:space="preserve">, </w:t>
      </w:r>
      <w:r w:rsidRPr="004541AB">
        <w:rPr>
          <w:i/>
          <w:iCs/>
        </w:rPr>
        <w:t>36</w:t>
      </w:r>
      <w:r w:rsidRPr="004541AB">
        <w:t>, 1133–1137, doi:10.1038/ng1104-1133.</w:t>
      </w:r>
    </w:p>
    <w:p w14:paraId="6F16E255" w14:textId="77777777" w:rsidR="004541AB" w:rsidRPr="004541AB" w:rsidRDefault="004541AB" w:rsidP="004541AB">
      <w:pPr>
        <w:pStyle w:val="Bibliography"/>
      </w:pPr>
      <w:r w:rsidRPr="004541AB">
        <w:t xml:space="preserve">7. </w:t>
      </w:r>
      <w:r w:rsidRPr="004541AB">
        <w:tab/>
        <w:t xml:space="preserve">Ashbrook, D.G.; Arends, D.; Prins, P.; Mulligan, M.K.; Roy, S.; Williams, E.G.; Lutz, C.M.; Valenzuela, A.; Bohl, C.J.; Ingels, J.F.; et al. A Platform for Experimental Precision Medicine: The Extended BXD Mouse Family. </w:t>
      </w:r>
      <w:r w:rsidRPr="004541AB">
        <w:rPr>
          <w:i/>
          <w:iCs/>
        </w:rPr>
        <w:t>Cell Systems</w:t>
      </w:r>
      <w:r w:rsidRPr="004541AB">
        <w:t xml:space="preserve"> </w:t>
      </w:r>
      <w:r w:rsidRPr="004541AB">
        <w:rPr>
          <w:b/>
          <w:bCs/>
        </w:rPr>
        <w:t>2021</w:t>
      </w:r>
      <w:r w:rsidRPr="004541AB">
        <w:t xml:space="preserve">, </w:t>
      </w:r>
      <w:r w:rsidRPr="004541AB">
        <w:rPr>
          <w:i/>
          <w:iCs/>
        </w:rPr>
        <w:t>12</w:t>
      </w:r>
      <w:r w:rsidRPr="004541AB">
        <w:t>, 235-247.e9, doi:10.1016/j.cels.2020.12.002.</w:t>
      </w:r>
    </w:p>
    <w:p w14:paraId="5BF5D2BC" w14:textId="77777777" w:rsidR="004541AB" w:rsidRPr="004541AB" w:rsidRDefault="004541AB" w:rsidP="004541AB">
      <w:pPr>
        <w:pStyle w:val="Bibliography"/>
      </w:pPr>
      <w:r w:rsidRPr="004541AB">
        <w:t xml:space="preserve">8. </w:t>
      </w:r>
      <w:r w:rsidRPr="004541AB">
        <w:tab/>
        <w:t xml:space="preserve">Gatti, D.M.; Simecek, P.; Somes, L.; Jeffery, C.T.; Vincent, M.J.; Choi, K.; Chen, X.; Churchill, G.A.; Svenson, K.L. The Effects of Sex and Diet on Physiology and Liver Gene Expression in Diversity Outbred Mice. </w:t>
      </w:r>
      <w:r w:rsidRPr="004541AB">
        <w:rPr>
          <w:i/>
          <w:iCs/>
        </w:rPr>
        <w:t>bioRxiv</w:t>
      </w:r>
      <w:r w:rsidRPr="004541AB">
        <w:t xml:space="preserve"> </w:t>
      </w:r>
      <w:r w:rsidRPr="004541AB">
        <w:rPr>
          <w:b/>
          <w:bCs/>
        </w:rPr>
        <w:t>2017</w:t>
      </w:r>
      <w:r w:rsidRPr="004541AB">
        <w:t>, 098657, doi:10.1101/098657.</w:t>
      </w:r>
    </w:p>
    <w:p w14:paraId="00A259E1" w14:textId="77777777" w:rsidR="004541AB" w:rsidRPr="004541AB" w:rsidRDefault="004541AB" w:rsidP="004541AB">
      <w:pPr>
        <w:pStyle w:val="Bibliography"/>
      </w:pPr>
      <w:r w:rsidRPr="004541AB">
        <w:t xml:space="preserve">9. </w:t>
      </w:r>
      <w:r w:rsidRPr="004541AB">
        <w:tab/>
        <w:t xml:space="preserve">Svenson, K.L.; Gatti, D.M.; Valdar, W.; Welsh, C.E.; Cheng, R.; Chesler, E.J.; Palmer, A.A.; McMillan, L.; Churchill, G.A. High-Resolution Genetic Mapping Using the Mouse Diversity Outbred Population. </w:t>
      </w:r>
      <w:r w:rsidRPr="004541AB">
        <w:rPr>
          <w:i/>
          <w:iCs/>
        </w:rPr>
        <w:t>Genetics</w:t>
      </w:r>
      <w:r w:rsidRPr="004541AB">
        <w:t xml:space="preserve"> </w:t>
      </w:r>
      <w:r w:rsidRPr="004541AB">
        <w:rPr>
          <w:b/>
          <w:bCs/>
        </w:rPr>
        <w:t>2012</w:t>
      </w:r>
      <w:r w:rsidRPr="004541AB">
        <w:t xml:space="preserve">, </w:t>
      </w:r>
      <w:r w:rsidRPr="004541AB">
        <w:rPr>
          <w:i/>
          <w:iCs/>
        </w:rPr>
        <w:t>190</w:t>
      </w:r>
      <w:r w:rsidRPr="004541AB">
        <w:t>, 437–447, doi:10.1534/genetics.111.132597.</w:t>
      </w:r>
    </w:p>
    <w:p w14:paraId="6F5ECF92" w14:textId="77777777" w:rsidR="004541AB" w:rsidRPr="004541AB" w:rsidRDefault="004541AB" w:rsidP="004541AB">
      <w:pPr>
        <w:pStyle w:val="Bibliography"/>
      </w:pPr>
      <w:r w:rsidRPr="004541AB">
        <w:t xml:space="preserve">10. </w:t>
      </w:r>
      <w:r w:rsidRPr="004541AB">
        <w:tab/>
        <w:t xml:space="preserve">Andreux, P.A.; Williams, E.G.; Koutnikova, H.; Houtkooper, R.H.H.; Champy, M.-F.F.; Henry, H.; Schoonjans, K.; Williams, R.W.; Auwerx, J. Systems Genetics of Metabolism: The Use of the BXD Murine Reference Panel for Multiscalar Integration of Traits. </w:t>
      </w:r>
      <w:r w:rsidRPr="004541AB">
        <w:rPr>
          <w:i/>
          <w:iCs/>
        </w:rPr>
        <w:t>Cell</w:t>
      </w:r>
      <w:r w:rsidRPr="004541AB">
        <w:t xml:space="preserve"> </w:t>
      </w:r>
      <w:r w:rsidRPr="004541AB">
        <w:rPr>
          <w:b/>
          <w:bCs/>
        </w:rPr>
        <w:t>2012</w:t>
      </w:r>
      <w:r w:rsidRPr="004541AB">
        <w:t xml:space="preserve">, </w:t>
      </w:r>
      <w:r w:rsidRPr="004541AB">
        <w:rPr>
          <w:i/>
          <w:iCs/>
        </w:rPr>
        <w:t>150</w:t>
      </w:r>
      <w:r w:rsidRPr="004541AB">
        <w:t>, 1287–1299, doi:10.1016/j.cell.2012.08.012.</w:t>
      </w:r>
    </w:p>
    <w:p w14:paraId="234E1525" w14:textId="77777777" w:rsidR="004541AB" w:rsidRPr="004541AB" w:rsidRDefault="004541AB" w:rsidP="004541AB">
      <w:pPr>
        <w:pStyle w:val="Bibliography"/>
      </w:pPr>
      <w:r w:rsidRPr="004541AB">
        <w:t xml:space="preserve">11. </w:t>
      </w:r>
      <w:r w:rsidRPr="004541AB">
        <w:tab/>
        <w:t xml:space="preserve">Mulligan, M.K.; Mozhui, K.; Prins, P.; Williams, R.W. GeneNetwork: A Toolbox for Systems Genetics. In </w:t>
      </w:r>
      <w:r w:rsidRPr="004541AB">
        <w:rPr>
          <w:i/>
          <w:iCs/>
        </w:rPr>
        <w:t>Methods in Molecular Biology</w:t>
      </w:r>
      <w:r w:rsidRPr="004541AB">
        <w:t>; 2017; Vol. 331, pp. 75–120 ISBN 978-1-4939-6427-7.</w:t>
      </w:r>
    </w:p>
    <w:p w14:paraId="058DEA43" w14:textId="77777777" w:rsidR="004541AB" w:rsidRPr="004541AB" w:rsidRDefault="004541AB" w:rsidP="004541AB">
      <w:pPr>
        <w:pStyle w:val="Bibliography"/>
      </w:pPr>
      <w:r w:rsidRPr="004541AB">
        <w:t xml:space="preserve">12. </w:t>
      </w:r>
      <w:r w:rsidRPr="004541AB">
        <w:tab/>
        <w:t xml:space="preserve">Sloan, Z.; Arends, D.; Broman, K.W.; Centeno, A.; Furlotte, N.; Nijveen, H.; Yan, L.; Zhou, X.; Williams, R.W.; Prins, P. GeneNetwork: Framework for Web-Based Genetics. </w:t>
      </w:r>
      <w:r w:rsidRPr="004541AB">
        <w:rPr>
          <w:i/>
          <w:iCs/>
        </w:rPr>
        <w:t>Journal of Open Source Software</w:t>
      </w:r>
      <w:r w:rsidRPr="004541AB">
        <w:t xml:space="preserve"> </w:t>
      </w:r>
      <w:r w:rsidRPr="004541AB">
        <w:rPr>
          <w:b/>
          <w:bCs/>
        </w:rPr>
        <w:t>2016</w:t>
      </w:r>
      <w:r w:rsidRPr="004541AB">
        <w:t xml:space="preserve">, </w:t>
      </w:r>
      <w:r w:rsidRPr="004541AB">
        <w:rPr>
          <w:i/>
          <w:iCs/>
        </w:rPr>
        <w:t>1</w:t>
      </w:r>
      <w:r w:rsidRPr="004541AB">
        <w:t>, 25, doi:10.21105/joss.00025.</w:t>
      </w:r>
    </w:p>
    <w:p w14:paraId="3060BA32" w14:textId="77777777" w:rsidR="004541AB" w:rsidRPr="004541AB" w:rsidRDefault="004541AB" w:rsidP="004541AB">
      <w:pPr>
        <w:pStyle w:val="Bibliography"/>
      </w:pPr>
      <w:r w:rsidRPr="004541AB">
        <w:lastRenderedPageBreak/>
        <w:t xml:space="preserve">13. </w:t>
      </w:r>
      <w:r w:rsidRPr="004541AB">
        <w:tab/>
        <w:t>R Core Team R: A Language and Environment for Statistical Computing 2019.</w:t>
      </w:r>
    </w:p>
    <w:p w14:paraId="09D3F04D" w14:textId="77777777" w:rsidR="004541AB" w:rsidRPr="004541AB" w:rsidRDefault="004541AB" w:rsidP="004541AB">
      <w:pPr>
        <w:pStyle w:val="Bibliography"/>
      </w:pPr>
      <w:r w:rsidRPr="004541AB">
        <w:t xml:space="preserve">14. </w:t>
      </w:r>
      <w:r w:rsidRPr="004541AB">
        <w:tab/>
        <w:t>Therneau, Terry; Atkinson, Beth Rpart: Recursive Partitioning and Regression Trees.</w:t>
      </w:r>
    </w:p>
    <w:p w14:paraId="22B66F2D" w14:textId="77777777" w:rsidR="004541AB" w:rsidRPr="004541AB" w:rsidRDefault="004541AB" w:rsidP="004541AB">
      <w:pPr>
        <w:pStyle w:val="Bibliography"/>
      </w:pPr>
      <w:r w:rsidRPr="004541AB">
        <w:t xml:space="preserve">15. </w:t>
      </w:r>
      <w:r w:rsidRPr="004541AB">
        <w:tab/>
        <w:t xml:space="preserve">Lind, L.; Jakobsson, S.; Lithell, H.; Wengle, B.; Ljunghall, S. Relation of Serum Calcium Concentration to Metabolic Risk Factors for Cardiovascular Disease. </w:t>
      </w:r>
      <w:r w:rsidRPr="004541AB">
        <w:rPr>
          <w:i/>
          <w:iCs/>
        </w:rPr>
        <w:t>BMJ</w:t>
      </w:r>
      <w:r w:rsidRPr="004541AB">
        <w:t xml:space="preserve"> </w:t>
      </w:r>
      <w:r w:rsidRPr="004541AB">
        <w:rPr>
          <w:b/>
          <w:bCs/>
        </w:rPr>
        <w:t>1988</w:t>
      </w:r>
      <w:r w:rsidRPr="004541AB">
        <w:t xml:space="preserve">, </w:t>
      </w:r>
      <w:r w:rsidRPr="004541AB">
        <w:rPr>
          <w:i/>
          <w:iCs/>
        </w:rPr>
        <w:t>297</w:t>
      </w:r>
      <w:r w:rsidRPr="004541AB">
        <w:t>, 960–963.</w:t>
      </w:r>
    </w:p>
    <w:p w14:paraId="4BD3C379" w14:textId="77777777" w:rsidR="004541AB" w:rsidRPr="004541AB" w:rsidRDefault="004541AB" w:rsidP="004541AB">
      <w:pPr>
        <w:pStyle w:val="Bibliography"/>
      </w:pPr>
      <w:r w:rsidRPr="004541AB">
        <w:t xml:space="preserve">16. </w:t>
      </w:r>
      <w:r w:rsidRPr="004541AB">
        <w:tab/>
        <w:t xml:space="preserve">Meng, X.; Han, T.; Jiang, W.; Dong, F.; Sun, H.; Wei, W.; Yan, Y. Temporal Relationship Between Changes in Serum Calcium and Hypercholesteremia and Its Impact on Future Brachial-Ankle Pulse Wave Velocity Levels. </w:t>
      </w:r>
      <w:r w:rsidRPr="004541AB">
        <w:rPr>
          <w:i/>
          <w:iCs/>
        </w:rPr>
        <w:t>Frontiers in Nutrition</w:t>
      </w:r>
      <w:r w:rsidRPr="004541AB">
        <w:t xml:space="preserve"> </w:t>
      </w:r>
      <w:r w:rsidRPr="004541AB">
        <w:rPr>
          <w:b/>
          <w:bCs/>
        </w:rPr>
        <w:t>2021</w:t>
      </w:r>
      <w:r w:rsidRPr="004541AB">
        <w:t xml:space="preserve">, </w:t>
      </w:r>
      <w:r w:rsidRPr="004541AB">
        <w:rPr>
          <w:i/>
          <w:iCs/>
        </w:rPr>
        <w:t>8</w:t>
      </w:r>
      <w:r w:rsidRPr="004541AB">
        <w:t>.</w:t>
      </w:r>
    </w:p>
    <w:p w14:paraId="15FEE6A8" w14:textId="77777777" w:rsidR="004541AB" w:rsidRPr="004541AB" w:rsidRDefault="004541AB" w:rsidP="004541AB">
      <w:pPr>
        <w:pStyle w:val="Bibliography"/>
      </w:pPr>
      <w:r w:rsidRPr="004541AB">
        <w:t xml:space="preserve">17. </w:t>
      </w:r>
      <w:r w:rsidRPr="004541AB">
        <w:tab/>
        <w:t xml:space="preserve">Jorde, R.; Sundsfjord, J.; Fitzgerald, P.; Bønaa, K.H. Serum Calcium and Cardiovascular Risk Factors and Diseases. </w:t>
      </w:r>
      <w:r w:rsidRPr="004541AB">
        <w:rPr>
          <w:i/>
          <w:iCs/>
        </w:rPr>
        <w:t>Hypertension</w:t>
      </w:r>
      <w:r w:rsidRPr="004541AB">
        <w:t xml:space="preserve"> </w:t>
      </w:r>
      <w:r w:rsidRPr="004541AB">
        <w:rPr>
          <w:b/>
          <w:bCs/>
        </w:rPr>
        <w:t>1999</w:t>
      </w:r>
      <w:r w:rsidRPr="004541AB">
        <w:t xml:space="preserve">, </w:t>
      </w:r>
      <w:r w:rsidRPr="004541AB">
        <w:rPr>
          <w:i/>
          <w:iCs/>
        </w:rPr>
        <w:t>34</w:t>
      </w:r>
      <w:r w:rsidRPr="004541AB">
        <w:t>, 484–490, doi:10.1161/01.HYP.34.3.484.</w:t>
      </w:r>
    </w:p>
    <w:p w14:paraId="6EE36B82" w14:textId="77777777" w:rsidR="004541AB" w:rsidRPr="004541AB" w:rsidRDefault="004541AB" w:rsidP="004541AB">
      <w:pPr>
        <w:pStyle w:val="Bibliography"/>
      </w:pPr>
      <w:r w:rsidRPr="004541AB">
        <w:t xml:space="preserve">18. </w:t>
      </w:r>
      <w:r w:rsidRPr="004541AB">
        <w:tab/>
        <w:t xml:space="preserve">Kennedy, A.; Vasdev, S.; Randell, E.; Xie, Y.-G.; Green, K.; Zhang, H.; Sun, G. Clinical Medicine: Endocrinology and Diabetes: Abnormality of Serum Lipids Are Independently Associated with Increased Serum Calcium Level in the Adult Newfoundland Population. </w:t>
      </w:r>
      <w:r w:rsidRPr="004541AB">
        <w:rPr>
          <w:i/>
          <w:iCs/>
        </w:rPr>
        <w:t>Clinical medicine. Endocrinology and diabetes</w:t>
      </w:r>
      <w:r w:rsidRPr="004541AB">
        <w:t xml:space="preserve"> </w:t>
      </w:r>
      <w:r w:rsidRPr="004541AB">
        <w:rPr>
          <w:b/>
          <w:bCs/>
        </w:rPr>
        <w:t>2009</w:t>
      </w:r>
      <w:r w:rsidRPr="004541AB">
        <w:t xml:space="preserve">, </w:t>
      </w:r>
      <w:r w:rsidRPr="004541AB">
        <w:rPr>
          <w:i/>
          <w:iCs/>
        </w:rPr>
        <w:t>2</w:t>
      </w:r>
      <w:r w:rsidRPr="004541AB">
        <w:t>, CMED.S2974, doi:10.4137/CMED.S2974.</w:t>
      </w:r>
    </w:p>
    <w:p w14:paraId="25A04813" w14:textId="77777777" w:rsidR="004541AB" w:rsidRPr="004541AB" w:rsidRDefault="004541AB" w:rsidP="004541AB">
      <w:pPr>
        <w:pStyle w:val="Bibliography"/>
      </w:pPr>
      <w:r w:rsidRPr="004541AB">
        <w:t xml:space="preserve">19. </w:t>
      </w:r>
      <w:r w:rsidRPr="004541AB">
        <w:tab/>
        <w:t xml:space="preserve">Saltevo, J.; Niskanen, L.; Kautiainen, H.; Teittinen, J.; Oksa, H.; Korpi-Hyövälti, E.; Sundvall, J.; Männistö, S.; Peltonen, M.; Mäntyselkä, P.; et al. Serum Calcium Level Is Associated with Metabolic Syndrome in the General Population: FIN-D2D Study. </w:t>
      </w:r>
      <w:r w:rsidRPr="004541AB">
        <w:rPr>
          <w:i/>
          <w:iCs/>
        </w:rPr>
        <w:t>European Journal of Endocrinology</w:t>
      </w:r>
      <w:r w:rsidRPr="004541AB">
        <w:t xml:space="preserve"> </w:t>
      </w:r>
      <w:r w:rsidRPr="004541AB">
        <w:rPr>
          <w:b/>
          <w:bCs/>
        </w:rPr>
        <w:t>2011</w:t>
      </w:r>
      <w:r w:rsidRPr="004541AB">
        <w:t xml:space="preserve">, </w:t>
      </w:r>
      <w:r w:rsidRPr="004541AB">
        <w:rPr>
          <w:i/>
          <w:iCs/>
        </w:rPr>
        <w:t>165</w:t>
      </w:r>
      <w:r w:rsidRPr="004541AB">
        <w:t>, 429–434, doi:10.1530/EJE-11-0066.</w:t>
      </w:r>
    </w:p>
    <w:p w14:paraId="10F9BF78" w14:textId="77777777" w:rsidR="004541AB" w:rsidRPr="004541AB" w:rsidRDefault="004541AB" w:rsidP="004541AB">
      <w:pPr>
        <w:pStyle w:val="Bibliography"/>
      </w:pPr>
      <w:r w:rsidRPr="004541AB">
        <w:t xml:space="preserve">20. </w:t>
      </w:r>
      <w:r w:rsidRPr="004541AB">
        <w:tab/>
        <w:t xml:space="preserve">Gallo, L.; Faniello, M.C.; Canino, G.; Tripolino, C.; Gnasso, A.; Cuda, G.; Costanzo, F.S.; Irace, C. Serum Calcium Increase Correlates With Worsening of Lipid Profile. </w:t>
      </w:r>
      <w:r w:rsidRPr="004541AB">
        <w:rPr>
          <w:i/>
          <w:iCs/>
        </w:rPr>
        <w:t>Medicine (Baltimore)</w:t>
      </w:r>
      <w:r w:rsidRPr="004541AB">
        <w:t xml:space="preserve"> </w:t>
      </w:r>
      <w:r w:rsidRPr="004541AB">
        <w:rPr>
          <w:b/>
          <w:bCs/>
        </w:rPr>
        <w:t>2016</w:t>
      </w:r>
      <w:r w:rsidRPr="004541AB">
        <w:t xml:space="preserve">, </w:t>
      </w:r>
      <w:r w:rsidRPr="004541AB">
        <w:rPr>
          <w:i/>
          <w:iCs/>
        </w:rPr>
        <w:t>95</w:t>
      </w:r>
      <w:r w:rsidRPr="004541AB">
        <w:t>, e2774, doi:10.1097/MD.0000000000002774.</w:t>
      </w:r>
    </w:p>
    <w:p w14:paraId="58332BC5" w14:textId="77777777" w:rsidR="004541AB" w:rsidRPr="004541AB" w:rsidRDefault="004541AB" w:rsidP="004541AB">
      <w:pPr>
        <w:pStyle w:val="Bibliography"/>
      </w:pPr>
      <w:r w:rsidRPr="004541AB">
        <w:t xml:space="preserve">21. </w:t>
      </w:r>
      <w:r w:rsidRPr="004541AB">
        <w:tab/>
        <w:t xml:space="preserve">De Bacquer, D.; De Henauw, S.; De Backer, G.; Kornitzer, M. Epidemiological Evidence for an Association between Serum Calcium and Serum Lipids. </w:t>
      </w:r>
      <w:r w:rsidRPr="004541AB">
        <w:rPr>
          <w:i/>
          <w:iCs/>
        </w:rPr>
        <w:t>Atherosclerosis</w:t>
      </w:r>
      <w:r w:rsidRPr="004541AB">
        <w:t xml:space="preserve"> </w:t>
      </w:r>
      <w:r w:rsidRPr="004541AB">
        <w:rPr>
          <w:b/>
          <w:bCs/>
        </w:rPr>
        <w:t>1994</w:t>
      </w:r>
      <w:r w:rsidRPr="004541AB">
        <w:t xml:space="preserve">, </w:t>
      </w:r>
      <w:r w:rsidRPr="004541AB">
        <w:rPr>
          <w:i/>
          <w:iCs/>
        </w:rPr>
        <w:t>108</w:t>
      </w:r>
      <w:r w:rsidRPr="004541AB">
        <w:t>, 193–200, doi:10.1016/0021-9150(94)90114-7.</w:t>
      </w:r>
    </w:p>
    <w:p w14:paraId="3E2301DA" w14:textId="77777777" w:rsidR="004541AB" w:rsidRPr="004541AB" w:rsidRDefault="004541AB" w:rsidP="004541AB">
      <w:pPr>
        <w:pStyle w:val="Bibliography"/>
      </w:pPr>
      <w:r w:rsidRPr="004541AB">
        <w:t xml:space="preserve">22. </w:t>
      </w:r>
      <w:r w:rsidRPr="004541AB">
        <w:tab/>
        <w:t xml:space="preserve">Wilson, P.W.; Garrison, R.J.; Abbott, R.D.; Castelli, W.P. Factors Associated with Lipoprotein Cholesterol Levels. The Framingham Study. </w:t>
      </w:r>
      <w:r w:rsidRPr="004541AB">
        <w:rPr>
          <w:i/>
          <w:iCs/>
        </w:rPr>
        <w:t>Arteriosclerosis: An Official Journal of the American Heart Association, Inc.</w:t>
      </w:r>
      <w:r w:rsidRPr="004541AB">
        <w:t xml:space="preserve"> </w:t>
      </w:r>
      <w:r w:rsidRPr="004541AB">
        <w:rPr>
          <w:b/>
          <w:bCs/>
        </w:rPr>
        <w:t>1983</w:t>
      </w:r>
      <w:r w:rsidRPr="004541AB">
        <w:t xml:space="preserve">, </w:t>
      </w:r>
      <w:r w:rsidRPr="004541AB">
        <w:rPr>
          <w:i/>
          <w:iCs/>
        </w:rPr>
        <w:t>3</w:t>
      </w:r>
      <w:r w:rsidRPr="004541AB">
        <w:t>, 273–281, doi:10.1161/01.ATV.3.3.273.</w:t>
      </w:r>
    </w:p>
    <w:p w14:paraId="600AE781" w14:textId="77777777" w:rsidR="004541AB" w:rsidRPr="004541AB" w:rsidRDefault="004541AB" w:rsidP="004541AB">
      <w:pPr>
        <w:pStyle w:val="Bibliography"/>
      </w:pPr>
      <w:r w:rsidRPr="004541AB">
        <w:t xml:space="preserve">23. </w:t>
      </w:r>
      <w:r w:rsidRPr="004541AB">
        <w:tab/>
        <w:t xml:space="preserve">Chou, C.-W.; Fang, W.-H.; Chen, Y.-Y.; Wang, C.-C.; Kao, T.-W.; Wu, C.-J.; Chen, W.-L. Association between Serum Calcium and Risk of Cardiometabolic Disease among Community-Dwelling Adults in Taiwan. </w:t>
      </w:r>
      <w:r w:rsidRPr="004541AB">
        <w:rPr>
          <w:i/>
          <w:iCs/>
        </w:rPr>
        <w:t>Sci Rep</w:t>
      </w:r>
      <w:r w:rsidRPr="004541AB">
        <w:t xml:space="preserve"> </w:t>
      </w:r>
      <w:r w:rsidRPr="004541AB">
        <w:rPr>
          <w:b/>
          <w:bCs/>
        </w:rPr>
        <w:t>2020</w:t>
      </w:r>
      <w:r w:rsidRPr="004541AB">
        <w:t xml:space="preserve">, </w:t>
      </w:r>
      <w:r w:rsidRPr="004541AB">
        <w:rPr>
          <w:i/>
          <w:iCs/>
        </w:rPr>
        <w:t>10</w:t>
      </w:r>
      <w:r w:rsidRPr="004541AB">
        <w:t>, 3192, doi:10.1038/s41598-020-60209-w.</w:t>
      </w:r>
    </w:p>
    <w:p w14:paraId="1D601B81" w14:textId="77777777" w:rsidR="004541AB" w:rsidRPr="004541AB" w:rsidRDefault="004541AB" w:rsidP="004541AB">
      <w:pPr>
        <w:pStyle w:val="Bibliography"/>
      </w:pPr>
      <w:r w:rsidRPr="004541AB">
        <w:t xml:space="preserve">24. </w:t>
      </w:r>
      <w:r w:rsidRPr="004541AB">
        <w:tab/>
        <w:t xml:space="preserve">Sabanayagam, C.; Shankar, A. Serum Calcium Levels and Hypertension Among US Adults. </w:t>
      </w:r>
      <w:r w:rsidRPr="004541AB">
        <w:rPr>
          <w:i/>
          <w:iCs/>
        </w:rPr>
        <w:t>The Journal of Clinical Hypertension</w:t>
      </w:r>
      <w:r w:rsidRPr="004541AB">
        <w:t xml:space="preserve"> </w:t>
      </w:r>
      <w:r w:rsidRPr="004541AB">
        <w:rPr>
          <w:b/>
          <w:bCs/>
        </w:rPr>
        <w:t>2011</w:t>
      </w:r>
      <w:r w:rsidRPr="004541AB">
        <w:t xml:space="preserve">, </w:t>
      </w:r>
      <w:r w:rsidRPr="004541AB">
        <w:rPr>
          <w:i/>
          <w:iCs/>
        </w:rPr>
        <w:t>13</w:t>
      </w:r>
      <w:r w:rsidRPr="004541AB">
        <w:t>, 716–721, doi:10.1111/j.1751-7176.2011.00503.x.</w:t>
      </w:r>
    </w:p>
    <w:p w14:paraId="0B0BDCF6" w14:textId="77777777" w:rsidR="004541AB" w:rsidRPr="004541AB" w:rsidRDefault="004541AB" w:rsidP="004541AB">
      <w:pPr>
        <w:pStyle w:val="Bibliography"/>
      </w:pPr>
      <w:r w:rsidRPr="004541AB">
        <w:t xml:space="preserve">25. </w:t>
      </w:r>
      <w:r w:rsidRPr="004541AB">
        <w:tab/>
        <w:t xml:space="preserve">Rohrmann, S.; Garmo, H.; Malmström, H.; Hammar, N.; Jungner, I.; Walldius, G.; Van Hemelrijck, M. Association between Serum Calcium Concentration and Risk of Incident and Fatal Cardiovascular Disease in the Prospective AMORIS Study. </w:t>
      </w:r>
      <w:r w:rsidRPr="004541AB">
        <w:rPr>
          <w:i/>
          <w:iCs/>
        </w:rPr>
        <w:t>Atherosclerosis</w:t>
      </w:r>
      <w:r w:rsidRPr="004541AB">
        <w:t xml:space="preserve"> </w:t>
      </w:r>
      <w:r w:rsidRPr="004541AB">
        <w:rPr>
          <w:b/>
          <w:bCs/>
        </w:rPr>
        <w:t>2016</w:t>
      </w:r>
      <w:r w:rsidRPr="004541AB">
        <w:t xml:space="preserve">, </w:t>
      </w:r>
      <w:r w:rsidRPr="004541AB">
        <w:rPr>
          <w:i/>
          <w:iCs/>
        </w:rPr>
        <w:t>251</w:t>
      </w:r>
      <w:r w:rsidRPr="004541AB">
        <w:t>, 85–93, doi:10.1016/j.atherosclerosis.2016.06.004.</w:t>
      </w:r>
    </w:p>
    <w:p w14:paraId="61288C93" w14:textId="77777777" w:rsidR="004541AB" w:rsidRPr="004541AB" w:rsidRDefault="004541AB" w:rsidP="004541AB">
      <w:pPr>
        <w:pStyle w:val="Bibliography"/>
      </w:pPr>
      <w:r w:rsidRPr="004541AB">
        <w:t xml:space="preserve">26. </w:t>
      </w:r>
      <w:r w:rsidRPr="004541AB">
        <w:tab/>
        <w:t xml:space="preserve">Green, M.A.; Jucha, E. Interrelationships between Blood Pressure, Serum Calcium and Other Biochemical Variables. </w:t>
      </w:r>
      <w:r w:rsidRPr="004541AB">
        <w:rPr>
          <w:i/>
          <w:iCs/>
        </w:rPr>
        <w:t>International Journal of Epidemiology</w:t>
      </w:r>
      <w:r w:rsidRPr="004541AB">
        <w:t xml:space="preserve"> </w:t>
      </w:r>
      <w:r w:rsidRPr="004541AB">
        <w:rPr>
          <w:b/>
          <w:bCs/>
        </w:rPr>
        <w:t>1987</w:t>
      </w:r>
      <w:r w:rsidRPr="004541AB">
        <w:t xml:space="preserve">, </w:t>
      </w:r>
      <w:r w:rsidRPr="004541AB">
        <w:rPr>
          <w:i/>
          <w:iCs/>
        </w:rPr>
        <w:t>16</w:t>
      </w:r>
      <w:r w:rsidRPr="004541AB">
        <w:t>, 532–536, doi:10.1093/ije/16.4.532.</w:t>
      </w:r>
    </w:p>
    <w:p w14:paraId="6BA5E0FB" w14:textId="77777777" w:rsidR="004541AB" w:rsidRPr="004541AB" w:rsidRDefault="004541AB" w:rsidP="004541AB">
      <w:pPr>
        <w:pStyle w:val="Bibliography"/>
      </w:pPr>
      <w:r w:rsidRPr="004541AB">
        <w:t xml:space="preserve">27. </w:t>
      </w:r>
      <w:r w:rsidRPr="004541AB">
        <w:tab/>
        <w:t xml:space="preserve">He, L.; Qian, Y.; Ren, X.; Jin, Y.; Chang, W.; Li, J.; Chen, Y.; Song, X.; Tang, H.; Ding, L.; et al. Total Serum Calcium Level May Have Adverse Effects on Serum Cholesterol and Triglycerides Among Female University Faculty and Staffs. </w:t>
      </w:r>
      <w:r w:rsidRPr="004541AB">
        <w:rPr>
          <w:i/>
          <w:iCs/>
        </w:rPr>
        <w:t>Biol Trace Elem Res</w:t>
      </w:r>
      <w:r w:rsidRPr="004541AB">
        <w:t xml:space="preserve"> </w:t>
      </w:r>
      <w:r w:rsidRPr="004541AB">
        <w:rPr>
          <w:b/>
          <w:bCs/>
        </w:rPr>
        <w:t>2014</w:t>
      </w:r>
      <w:r w:rsidRPr="004541AB">
        <w:t xml:space="preserve">, </w:t>
      </w:r>
      <w:r w:rsidRPr="004541AB">
        <w:rPr>
          <w:i/>
          <w:iCs/>
        </w:rPr>
        <w:t>157</w:t>
      </w:r>
      <w:r w:rsidRPr="004541AB">
        <w:t>, 191–194, doi:10.1007/s12011-014-9895-9.</w:t>
      </w:r>
    </w:p>
    <w:p w14:paraId="55B4E781" w14:textId="77777777" w:rsidR="004541AB" w:rsidRPr="004541AB" w:rsidRDefault="004541AB" w:rsidP="004541AB">
      <w:pPr>
        <w:pStyle w:val="Bibliography"/>
      </w:pPr>
      <w:r w:rsidRPr="004541AB">
        <w:t xml:space="preserve">28. </w:t>
      </w:r>
      <w:r w:rsidRPr="004541AB">
        <w:tab/>
        <w:t xml:space="preserve">Lind, L.; Skarfors, E.; Berglund, L.; Lithell, H.; Ljunghall, S. Serum Calcium: A New, Independent, Prospective Risk Factor for Myocardial Infarction in Middle-Aged Men Followed </w:t>
      </w:r>
      <w:r w:rsidRPr="004541AB">
        <w:lastRenderedPageBreak/>
        <w:t xml:space="preserve">for 18 Years. </w:t>
      </w:r>
      <w:r w:rsidRPr="004541AB">
        <w:rPr>
          <w:i/>
          <w:iCs/>
        </w:rPr>
        <w:t>Journal of Clinical Epidemiology</w:t>
      </w:r>
      <w:r w:rsidRPr="004541AB">
        <w:t xml:space="preserve"> </w:t>
      </w:r>
      <w:r w:rsidRPr="004541AB">
        <w:rPr>
          <w:b/>
          <w:bCs/>
        </w:rPr>
        <w:t>1997</w:t>
      </w:r>
      <w:r w:rsidRPr="004541AB">
        <w:t xml:space="preserve">, </w:t>
      </w:r>
      <w:r w:rsidRPr="004541AB">
        <w:rPr>
          <w:i/>
          <w:iCs/>
        </w:rPr>
        <w:t>50</w:t>
      </w:r>
      <w:r w:rsidRPr="004541AB">
        <w:t>, 967–973, doi:10.1016/S0895-4356(97)00104-2.</w:t>
      </w:r>
    </w:p>
    <w:p w14:paraId="1822367A" w14:textId="77777777" w:rsidR="004541AB" w:rsidRPr="004541AB" w:rsidRDefault="004541AB" w:rsidP="004541AB">
      <w:pPr>
        <w:pStyle w:val="Bibliography"/>
      </w:pPr>
      <w:r w:rsidRPr="004541AB">
        <w:t xml:space="preserve">29. </w:t>
      </w:r>
      <w:r w:rsidRPr="004541AB">
        <w:tab/>
        <w:t xml:space="preserve">Reid, I.R.; Gamble, G.D.; Bolland, M.J. Circulating Calcium Concentrations, Vascular Disease and Mortality: A Systematic Review. </w:t>
      </w:r>
      <w:r w:rsidRPr="004541AB">
        <w:rPr>
          <w:i/>
          <w:iCs/>
        </w:rPr>
        <w:t>Journal of Internal Medicine</w:t>
      </w:r>
      <w:r w:rsidRPr="004541AB">
        <w:t xml:space="preserve"> </w:t>
      </w:r>
      <w:r w:rsidRPr="004541AB">
        <w:rPr>
          <w:b/>
          <w:bCs/>
        </w:rPr>
        <w:t>2016</w:t>
      </w:r>
      <w:r w:rsidRPr="004541AB">
        <w:t xml:space="preserve">, </w:t>
      </w:r>
      <w:r w:rsidRPr="004541AB">
        <w:rPr>
          <w:i/>
          <w:iCs/>
        </w:rPr>
        <w:t>279</w:t>
      </w:r>
      <w:r w:rsidRPr="004541AB">
        <w:t>, 524–540, doi:10.1111/joim.12464.</w:t>
      </w:r>
    </w:p>
    <w:p w14:paraId="7390AE66" w14:textId="77777777" w:rsidR="004541AB" w:rsidRPr="004541AB" w:rsidRDefault="004541AB" w:rsidP="004541AB">
      <w:pPr>
        <w:pStyle w:val="Bibliography"/>
      </w:pPr>
      <w:r w:rsidRPr="004541AB">
        <w:t xml:space="preserve">30. </w:t>
      </w:r>
      <w:r w:rsidRPr="004541AB">
        <w:tab/>
        <w:t xml:space="preserve">Foley, R.N.; Collins, A.J.; Ishani, A.; Kalra, P.A. Calcium-Phosphate Levels and Cardiovascular Disease in Community-Dwelling Adults: The Atherosclerosis Risk in Communities (ARIC) Study. </w:t>
      </w:r>
      <w:r w:rsidRPr="004541AB">
        <w:rPr>
          <w:i/>
          <w:iCs/>
        </w:rPr>
        <w:t>American Heart Journal</w:t>
      </w:r>
      <w:r w:rsidRPr="004541AB">
        <w:t xml:space="preserve"> </w:t>
      </w:r>
      <w:r w:rsidRPr="004541AB">
        <w:rPr>
          <w:b/>
          <w:bCs/>
        </w:rPr>
        <w:t>2008</w:t>
      </w:r>
      <w:r w:rsidRPr="004541AB">
        <w:t xml:space="preserve">, </w:t>
      </w:r>
      <w:r w:rsidRPr="004541AB">
        <w:rPr>
          <w:i/>
          <w:iCs/>
        </w:rPr>
        <w:t>156</w:t>
      </w:r>
      <w:r w:rsidRPr="004541AB">
        <w:t>, 556–563, doi:10.1016/j.ahj.2008.05.016.</w:t>
      </w:r>
    </w:p>
    <w:p w14:paraId="107F7538" w14:textId="77777777" w:rsidR="004541AB" w:rsidRPr="004541AB" w:rsidRDefault="004541AB" w:rsidP="004541AB">
      <w:pPr>
        <w:pStyle w:val="Bibliography"/>
      </w:pPr>
      <w:r w:rsidRPr="004541AB">
        <w:t xml:space="preserve">31. </w:t>
      </w:r>
      <w:r w:rsidRPr="004541AB">
        <w:tab/>
        <w:t xml:space="preserve">Slinin, Y.; Blackwell, T.; Ishani, A.; Cummings, S.R.; Ensrud, K.E.; MORE Investigators Serum Calcium, Phosphorus and Cardiovascular Events in Post-Menopausal Women. </w:t>
      </w:r>
      <w:r w:rsidRPr="004541AB">
        <w:rPr>
          <w:i/>
          <w:iCs/>
        </w:rPr>
        <w:t>Int J Cardiol</w:t>
      </w:r>
      <w:r w:rsidRPr="004541AB">
        <w:t xml:space="preserve"> </w:t>
      </w:r>
      <w:r w:rsidRPr="004541AB">
        <w:rPr>
          <w:b/>
          <w:bCs/>
        </w:rPr>
        <w:t>2011</w:t>
      </w:r>
      <w:r w:rsidRPr="004541AB">
        <w:t xml:space="preserve">, </w:t>
      </w:r>
      <w:r w:rsidRPr="004541AB">
        <w:rPr>
          <w:i/>
          <w:iCs/>
        </w:rPr>
        <w:t>149</w:t>
      </w:r>
      <w:r w:rsidRPr="004541AB">
        <w:t>, 335–340, doi:10.1016/j.ijcard.2010.02.013.</w:t>
      </w:r>
    </w:p>
    <w:p w14:paraId="04C0AA0F" w14:textId="77777777" w:rsidR="004541AB" w:rsidRPr="004541AB" w:rsidRDefault="004541AB" w:rsidP="004541AB">
      <w:pPr>
        <w:pStyle w:val="Bibliography"/>
      </w:pPr>
      <w:r w:rsidRPr="004541AB">
        <w:t xml:space="preserve">32. </w:t>
      </w:r>
      <w:r w:rsidRPr="004541AB">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541AB">
        <w:rPr>
          <w:i/>
          <w:iCs/>
        </w:rPr>
        <w:t>Eur J Epidemiol</w:t>
      </w:r>
      <w:r w:rsidRPr="004541AB">
        <w:t xml:space="preserve"> </w:t>
      </w:r>
      <w:r w:rsidRPr="004541AB">
        <w:rPr>
          <w:b/>
          <w:bCs/>
        </w:rPr>
        <w:t>2013</w:t>
      </w:r>
      <w:r w:rsidRPr="004541AB">
        <w:t xml:space="preserve">, </w:t>
      </w:r>
      <w:r w:rsidRPr="004541AB">
        <w:rPr>
          <w:i/>
          <w:iCs/>
        </w:rPr>
        <w:t>28</w:t>
      </w:r>
      <w:r w:rsidRPr="004541AB">
        <w:t>, 569–578, doi:10.1007/s10654-013-9822-y.</w:t>
      </w:r>
    </w:p>
    <w:p w14:paraId="6E48A437" w14:textId="77777777" w:rsidR="004541AB" w:rsidRPr="004541AB" w:rsidRDefault="004541AB" w:rsidP="004541AB">
      <w:pPr>
        <w:pStyle w:val="Bibliography"/>
      </w:pPr>
      <w:r w:rsidRPr="004541AB">
        <w:t xml:space="preserve">33. </w:t>
      </w:r>
      <w:r w:rsidRPr="004541AB">
        <w:tab/>
        <w:t xml:space="preserve">Walsh, J.P.; Divitini, M.L.; Knuiman, M.W. Plasma Calcium as a Predictor of Cardiovascular Disease in a Community-Based Cohort. </w:t>
      </w:r>
      <w:r w:rsidRPr="004541AB">
        <w:rPr>
          <w:i/>
          <w:iCs/>
        </w:rPr>
        <w:t>Clin Endocrinol (Oxf)</w:t>
      </w:r>
      <w:r w:rsidRPr="004541AB">
        <w:t xml:space="preserve"> </w:t>
      </w:r>
      <w:r w:rsidRPr="004541AB">
        <w:rPr>
          <w:b/>
          <w:bCs/>
        </w:rPr>
        <w:t>2013</w:t>
      </w:r>
      <w:r w:rsidRPr="004541AB">
        <w:t xml:space="preserve">, </w:t>
      </w:r>
      <w:r w:rsidRPr="004541AB">
        <w:rPr>
          <w:i/>
          <w:iCs/>
        </w:rPr>
        <w:t>78</w:t>
      </w:r>
      <w:r w:rsidRPr="004541AB">
        <w:t>, 852–857, doi:10.1111/cen.12081.</w:t>
      </w:r>
    </w:p>
    <w:p w14:paraId="73D0B69B" w14:textId="77777777" w:rsidR="004541AB" w:rsidRPr="004541AB" w:rsidRDefault="004541AB" w:rsidP="004541AB">
      <w:pPr>
        <w:pStyle w:val="Bibliography"/>
      </w:pPr>
      <w:r w:rsidRPr="004541AB">
        <w:t xml:space="preserve">34. </w:t>
      </w:r>
      <w:r w:rsidRPr="004541AB">
        <w:tab/>
        <w:t xml:space="preserve">Wang, M.; Yan, S.; Peng, Y.; Shi, Y.; Tsauo, J.-Y.; Chen, M. Serum Calcium Levels Correlates with Coronary Artery Disease Outcomes. </w:t>
      </w:r>
      <w:r w:rsidRPr="004541AB">
        <w:rPr>
          <w:i/>
          <w:iCs/>
        </w:rPr>
        <w:t>Open Medicine</w:t>
      </w:r>
      <w:r w:rsidRPr="004541AB">
        <w:t xml:space="preserve"> </w:t>
      </w:r>
      <w:r w:rsidRPr="004541AB">
        <w:rPr>
          <w:b/>
          <w:bCs/>
        </w:rPr>
        <w:t>2020</w:t>
      </w:r>
      <w:r w:rsidRPr="004541AB">
        <w:t xml:space="preserve">, </w:t>
      </w:r>
      <w:r w:rsidRPr="004541AB">
        <w:rPr>
          <w:i/>
          <w:iCs/>
        </w:rPr>
        <w:t>15</w:t>
      </w:r>
      <w:r w:rsidRPr="004541AB">
        <w:t>, 1128–1136, doi:10.1515/med-2020-0154.</w:t>
      </w:r>
    </w:p>
    <w:p w14:paraId="28FA566A" w14:textId="77777777" w:rsidR="004541AB" w:rsidRPr="004541AB" w:rsidRDefault="004541AB" w:rsidP="004541AB">
      <w:pPr>
        <w:pStyle w:val="Bibliography"/>
      </w:pPr>
      <w:r w:rsidRPr="004541AB">
        <w:t xml:space="preserve">35. </w:t>
      </w:r>
      <w:r w:rsidRPr="004541AB">
        <w:tab/>
        <w:t>Effect of Calcium Supplements on Risk of Myocardial Infarction and Cardiovascular Events: Meta-Analysis | The BMJ Available online: https://www.bmj.com/content/341/bmj.c3691 (accessed on 4 February 2023).</w:t>
      </w:r>
    </w:p>
    <w:p w14:paraId="26D1EEF6" w14:textId="77777777" w:rsidR="004541AB" w:rsidRPr="004541AB" w:rsidRDefault="004541AB" w:rsidP="004541AB">
      <w:pPr>
        <w:pStyle w:val="Bibliography"/>
      </w:pPr>
      <w:r w:rsidRPr="004541AB">
        <w:t xml:space="preserve">36. </w:t>
      </w:r>
      <w:r w:rsidRPr="004541AB">
        <w:tab/>
        <w:t xml:space="preserve">Procopio, M.; Barale, M.; Bertaina, S.; Sigrist, S.; Mazzetti, R.; Loiacono, M.; Mengozzi, G.; Ghigo, E.; Maccario, M. Cardiovascular Risk and Metabolic Syndrome in Primary Hyperparathyroidism and Their Correlation to Different Clinical Forms. </w:t>
      </w:r>
      <w:r w:rsidRPr="004541AB">
        <w:rPr>
          <w:i/>
          <w:iCs/>
        </w:rPr>
        <w:t>Endocrine</w:t>
      </w:r>
      <w:r w:rsidRPr="004541AB">
        <w:t xml:space="preserve"> </w:t>
      </w:r>
      <w:r w:rsidRPr="004541AB">
        <w:rPr>
          <w:b/>
          <w:bCs/>
        </w:rPr>
        <w:t>2014</w:t>
      </w:r>
      <w:r w:rsidRPr="004541AB">
        <w:t xml:space="preserve">, </w:t>
      </w:r>
      <w:r w:rsidRPr="004541AB">
        <w:rPr>
          <w:i/>
          <w:iCs/>
        </w:rPr>
        <w:t>47</w:t>
      </w:r>
      <w:r w:rsidRPr="004541AB">
        <w:t>, 581–589, doi:10.1007/s12020-013-0091-z.</w:t>
      </w:r>
    </w:p>
    <w:p w14:paraId="5EC90DA9" w14:textId="77777777" w:rsidR="004541AB" w:rsidRPr="004541AB" w:rsidRDefault="004541AB" w:rsidP="004541AB">
      <w:pPr>
        <w:pStyle w:val="Bibliography"/>
      </w:pPr>
      <w:r w:rsidRPr="004541AB">
        <w:t xml:space="preserve">37. </w:t>
      </w:r>
      <w:r w:rsidRPr="004541AB">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541AB">
        <w:rPr>
          <w:i/>
          <w:iCs/>
        </w:rPr>
        <w:t>Int J Endocrinol</w:t>
      </w:r>
      <w:r w:rsidRPr="004541AB">
        <w:t xml:space="preserve"> </w:t>
      </w:r>
      <w:r w:rsidRPr="004541AB">
        <w:rPr>
          <w:b/>
          <w:bCs/>
        </w:rPr>
        <w:t>2012</w:t>
      </w:r>
      <w:r w:rsidRPr="004541AB">
        <w:t xml:space="preserve">, </w:t>
      </w:r>
      <w:r w:rsidRPr="004541AB">
        <w:rPr>
          <w:i/>
          <w:iCs/>
        </w:rPr>
        <w:t>2012</w:t>
      </w:r>
      <w:r w:rsidRPr="004541AB">
        <w:t>, 408295, doi:10.1155/2012/408295.</w:t>
      </w:r>
    </w:p>
    <w:p w14:paraId="621DF25F" w14:textId="77777777" w:rsidR="004541AB" w:rsidRPr="004541AB" w:rsidRDefault="004541AB" w:rsidP="004541AB">
      <w:pPr>
        <w:pStyle w:val="Bibliography"/>
      </w:pPr>
      <w:r w:rsidRPr="004541AB">
        <w:t xml:space="preserve">38. </w:t>
      </w:r>
      <w:r w:rsidRPr="004541AB">
        <w:tab/>
        <w:t xml:space="preserve">Luboshitzky, R.; Chertok-Schaham, Y.; Lavi, I.; Ishay, A. Cardiovascular Risk Factors in Primary Hyperparathyroidism. </w:t>
      </w:r>
      <w:r w:rsidRPr="004541AB">
        <w:rPr>
          <w:i/>
          <w:iCs/>
        </w:rPr>
        <w:t>J Endocrinol Invest</w:t>
      </w:r>
      <w:r w:rsidRPr="004541AB">
        <w:t xml:space="preserve"> </w:t>
      </w:r>
      <w:r w:rsidRPr="004541AB">
        <w:rPr>
          <w:b/>
          <w:bCs/>
        </w:rPr>
        <w:t>2009</w:t>
      </w:r>
      <w:r w:rsidRPr="004541AB">
        <w:t xml:space="preserve">, </w:t>
      </w:r>
      <w:r w:rsidRPr="004541AB">
        <w:rPr>
          <w:i/>
          <w:iCs/>
        </w:rPr>
        <w:t>32</w:t>
      </w:r>
      <w:r w:rsidRPr="004541AB">
        <w:t>, 317–321, doi:10.1007/BF03345719.</w:t>
      </w:r>
    </w:p>
    <w:p w14:paraId="31E80885" w14:textId="77777777" w:rsidR="004541AB" w:rsidRPr="004541AB" w:rsidRDefault="004541AB" w:rsidP="004541AB">
      <w:pPr>
        <w:pStyle w:val="Bibliography"/>
      </w:pPr>
      <w:r w:rsidRPr="004541AB">
        <w:t xml:space="preserve">39. </w:t>
      </w:r>
      <w:r w:rsidRPr="004541AB">
        <w:tab/>
        <w:t xml:space="preserve">Ring, M.; Farahnak, P.; Gustavsson, T.; Nilsson, I.-L.; Eriksson, M.J.; Caidahl, K. Arterial Structure and Function in Mild Primary Hyperparathyroidism Is Not Directly Related to Parathyroid Hormone, Calcium, or Vitamin D. </w:t>
      </w:r>
      <w:r w:rsidRPr="004541AB">
        <w:rPr>
          <w:i/>
          <w:iCs/>
        </w:rPr>
        <w:t>PLoS One</w:t>
      </w:r>
      <w:r w:rsidRPr="004541AB">
        <w:t xml:space="preserve"> </w:t>
      </w:r>
      <w:r w:rsidRPr="004541AB">
        <w:rPr>
          <w:b/>
          <w:bCs/>
        </w:rPr>
        <w:t>2012</w:t>
      </w:r>
      <w:r w:rsidRPr="004541AB">
        <w:t xml:space="preserve">, </w:t>
      </w:r>
      <w:r w:rsidRPr="004541AB">
        <w:rPr>
          <w:i/>
          <w:iCs/>
        </w:rPr>
        <w:t>7</w:t>
      </w:r>
      <w:r w:rsidRPr="004541AB">
        <w:t>, e39519, doi:10.1371/journal.pone.0039519.</w:t>
      </w:r>
    </w:p>
    <w:p w14:paraId="2D9BA046" w14:textId="77777777" w:rsidR="004541AB" w:rsidRPr="004541AB" w:rsidRDefault="004541AB" w:rsidP="004541AB">
      <w:pPr>
        <w:pStyle w:val="Bibliography"/>
      </w:pPr>
      <w:r w:rsidRPr="004541AB">
        <w:t xml:space="preserve">40. </w:t>
      </w:r>
      <w:r w:rsidRPr="004541AB">
        <w:tab/>
        <w:t xml:space="preserve">Farahnak, P.; Lärfars, G.; Sten-Linder, M.; Nilsson, I.-L. Mild Primary Hyperparathyroidism: Vitamin D Deficiency and Cardiovascular Risk Markers. </w:t>
      </w:r>
      <w:r w:rsidRPr="004541AB">
        <w:rPr>
          <w:i/>
          <w:iCs/>
        </w:rPr>
        <w:t>J Clin Endocrinol Metab</w:t>
      </w:r>
      <w:r w:rsidRPr="004541AB">
        <w:t xml:space="preserve"> </w:t>
      </w:r>
      <w:r w:rsidRPr="004541AB">
        <w:rPr>
          <w:b/>
          <w:bCs/>
        </w:rPr>
        <w:t>2011</w:t>
      </w:r>
      <w:r w:rsidRPr="004541AB">
        <w:t xml:space="preserve">, </w:t>
      </w:r>
      <w:r w:rsidRPr="004541AB">
        <w:rPr>
          <w:i/>
          <w:iCs/>
        </w:rPr>
        <w:t>96</w:t>
      </w:r>
      <w:r w:rsidRPr="004541AB">
        <w:t>, 2112–2118, doi:10.1210/jc.2011-0238.</w:t>
      </w:r>
    </w:p>
    <w:p w14:paraId="46605B9F" w14:textId="77777777" w:rsidR="004541AB" w:rsidRPr="004541AB" w:rsidRDefault="004541AB" w:rsidP="004541AB">
      <w:pPr>
        <w:pStyle w:val="Bibliography"/>
      </w:pPr>
      <w:r w:rsidRPr="004541AB">
        <w:lastRenderedPageBreak/>
        <w:t xml:space="preserve">41. </w:t>
      </w:r>
      <w:r w:rsidRPr="004541AB">
        <w:tab/>
        <w:t xml:space="preserve">Christensson, T.; Einarsson, K. Serum Lipids before and after Parathyroidectomy in Patients with Primary Hyperparathyroidism. </w:t>
      </w:r>
      <w:r w:rsidRPr="004541AB">
        <w:rPr>
          <w:i/>
          <w:iCs/>
        </w:rPr>
        <w:t>Clinica Chimica Acta</w:t>
      </w:r>
      <w:r w:rsidRPr="004541AB">
        <w:t xml:space="preserve"> </w:t>
      </w:r>
      <w:r w:rsidRPr="004541AB">
        <w:rPr>
          <w:b/>
          <w:bCs/>
        </w:rPr>
        <w:t>1977</w:t>
      </w:r>
      <w:r w:rsidRPr="004541AB">
        <w:t xml:space="preserve">, </w:t>
      </w:r>
      <w:r w:rsidRPr="004541AB">
        <w:rPr>
          <w:i/>
          <w:iCs/>
        </w:rPr>
        <w:t>78</w:t>
      </w:r>
      <w:r w:rsidRPr="004541AB">
        <w:t>, 411–415, doi:10.1016/0009-8981(77)90074-2.</w:t>
      </w:r>
    </w:p>
    <w:p w14:paraId="79A7B375" w14:textId="77777777" w:rsidR="004541AB" w:rsidRPr="004541AB" w:rsidRDefault="004541AB" w:rsidP="004541AB">
      <w:pPr>
        <w:pStyle w:val="Bibliography"/>
      </w:pPr>
      <w:r w:rsidRPr="004541AB">
        <w:t xml:space="preserve">42. </w:t>
      </w:r>
      <w:r w:rsidRPr="004541AB">
        <w:tab/>
        <w:t xml:space="preserve">Ejlsmark-Svensson, H.; Rolighed, L.; Rejnmark, L. Effect of Parathyroidectomy on Cardiovascular Risk Factors in Primary Hyperparathyroidism: A Randomized Clinical Trial. </w:t>
      </w:r>
      <w:r w:rsidRPr="004541AB">
        <w:rPr>
          <w:i/>
          <w:iCs/>
        </w:rPr>
        <w:t>The Journal of Clinical Endocrinology &amp; Metabolism</w:t>
      </w:r>
      <w:r w:rsidRPr="004541AB">
        <w:t xml:space="preserve"> </w:t>
      </w:r>
      <w:r w:rsidRPr="004541AB">
        <w:rPr>
          <w:b/>
          <w:bCs/>
        </w:rPr>
        <w:t>2019</w:t>
      </w:r>
      <w:r w:rsidRPr="004541AB">
        <w:t xml:space="preserve">, </w:t>
      </w:r>
      <w:r w:rsidRPr="004541AB">
        <w:rPr>
          <w:i/>
          <w:iCs/>
        </w:rPr>
        <w:t>104</w:t>
      </w:r>
      <w:r w:rsidRPr="004541AB">
        <w:t>, 3223–3232, doi:10.1210/jc.2018-02456.</w:t>
      </w:r>
    </w:p>
    <w:p w14:paraId="319C8165" w14:textId="77777777" w:rsidR="004541AB" w:rsidRPr="004541AB" w:rsidRDefault="004541AB" w:rsidP="004541AB">
      <w:pPr>
        <w:pStyle w:val="Bibliography"/>
      </w:pPr>
      <w:r w:rsidRPr="004541AB">
        <w:t xml:space="preserve">43. </w:t>
      </w:r>
      <w:r w:rsidRPr="004541AB">
        <w:tab/>
        <w:t xml:space="preserve">Hagström, E.; Lundgren, E.; Rastad, J.; Hellman, P. Metabolic Abnormalities in Patients with Normocalcemic Hyperparathyroidism Detected at a Population-Based Screening. </w:t>
      </w:r>
      <w:r w:rsidRPr="004541AB">
        <w:rPr>
          <w:i/>
          <w:iCs/>
        </w:rPr>
        <w:t>European Journal of Endocrinology</w:t>
      </w:r>
      <w:r w:rsidRPr="004541AB">
        <w:t xml:space="preserve"> </w:t>
      </w:r>
      <w:r w:rsidRPr="004541AB">
        <w:rPr>
          <w:b/>
          <w:bCs/>
        </w:rPr>
        <w:t>2006</w:t>
      </w:r>
      <w:r w:rsidRPr="004541AB">
        <w:t xml:space="preserve">, </w:t>
      </w:r>
      <w:r w:rsidRPr="004541AB">
        <w:rPr>
          <w:i/>
          <w:iCs/>
        </w:rPr>
        <w:t>155</w:t>
      </w:r>
      <w:r w:rsidRPr="004541AB">
        <w:t>, 33–39, doi:10.1530/eje.1.02173.</w:t>
      </w:r>
    </w:p>
    <w:p w14:paraId="5C1CDD20" w14:textId="77777777" w:rsidR="004541AB" w:rsidRPr="004541AB" w:rsidRDefault="004541AB" w:rsidP="004541AB">
      <w:pPr>
        <w:pStyle w:val="Bibliography"/>
      </w:pPr>
      <w:r w:rsidRPr="004541AB">
        <w:t xml:space="preserve">44. </w:t>
      </w:r>
      <w:r w:rsidRPr="004541AB">
        <w:tab/>
        <w:t xml:space="preserve">Kaji, H.; Hisa, I.; Inoue, Y.; Sugimoto, T. Low Density Lipoprotein-Cholesterol Levels Affect Vertebral Fracture Risk in Female Patients with Primary Hyperparathyroidism. </w:t>
      </w:r>
      <w:r w:rsidRPr="004541AB">
        <w:rPr>
          <w:i/>
          <w:iCs/>
        </w:rPr>
        <w:t>Exp Clin Endocrinol Diabetes</w:t>
      </w:r>
      <w:r w:rsidRPr="004541AB">
        <w:t xml:space="preserve"> </w:t>
      </w:r>
      <w:r w:rsidRPr="004541AB">
        <w:rPr>
          <w:b/>
          <w:bCs/>
        </w:rPr>
        <w:t>2010</w:t>
      </w:r>
      <w:r w:rsidRPr="004541AB">
        <w:t xml:space="preserve">, </w:t>
      </w:r>
      <w:r w:rsidRPr="004541AB">
        <w:rPr>
          <w:i/>
          <w:iCs/>
        </w:rPr>
        <w:t>118</w:t>
      </w:r>
      <w:r w:rsidRPr="004541AB">
        <w:t>, 371–376, doi:10.1055/s-0029-1224152.</w:t>
      </w:r>
    </w:p>
    <w:p w14:paraId="5A5C01DF" w14:textId="77777777" w:rsidR="004541AB" w:rsidRPr="004541AB" w:rsidRDefault="004541AB" w:rsidP="004541AB">
      <w:pPr>
        <w:pStyle w:val="Bibliography"/>
      </w:pPr>
      <w:r w:rsidRPr="004541AB">
        <w:t xml:space="preserve">45. </w:t>
      </w:r>
      <w:r w:rsidRPr="004541AB">
        <w:tab/>
        <w:t xml:space="preserve">Soh, J.F.; Bodenstein, K.; Yu, O.H.Y.; Linnaranta, O.; Renaud, S.; Mahdanian, A.; Su, C.-L.; Mucsi, I.; Mulsant, B.; Herrmann, N.; et al. Atorvastatin Lowers Serum Calcium Levels in Lithium-Users: Results from a Randomized Controlled Trial. </w:t>
      </w:r>
      <w:r w:rsidRPr="004541AB">
        <w:rPr>
          <w:i/>
          <w:iCs/>
        </w:rPr>
        <w:t>BMC Endocr Disord</w:t>
      </w:r>
      <w:r w:rsidRPr="004541AB">
        <w:t xml:space="preserve"> </w:t>
      </w:r>
      <w:r w:rsidRPr="004541AB">
        <w:rPr>
          <w:b/>
          <w:bCs/>
        </w:rPr>
        <w:t>2022</w:t>
      </w:r>
      <w:r w:rsidRPr="004541AB">
        <w:t xml:space="preserve">, </w:t>
      </w:r>
      <w:r w:rsidRPr="004541AB">
        <w:rPr>
          <w:i/>
          <w:iCs/>
        </w:rPr>
        <w:t>22</w:t>
      </w:r>
      <w:r w:rsidRPr="004541AB">
        <w:t>, 238, doi:10.1186/s12902-022-01145-w.</w:t>
      </w:r>
    </w:p>
    <w:p w14:paraId="16C09B69" w14:textId="77777777" w:rsidR="004541AB" w:rsidRPr="004541AB" w:rsidRDefault="004541AB" w:rsidP="004541AB">
      <w:pPr>
        <w:pStyle w:val="Bibliography"/>
      </w:pPr>
      <w:r w:rsidRPr="004541AB">
        <w:t xml:space="preserve">46. </w:t>
      </w:r>
      <w:r w:rsidRPr="004541AB">
        <w:tab/>
        <w:t xml:space="preserve">Farhan, H.A.; Khazaal, F.A.; Mahmoud, I.J.; Haji, G.F.; Alrubaie, A.; Abdulraheem, Y.; * A.M.A.; Alkuraishi, M. Efficacy of Atorvastatin in Treatment of Iraqi Obese Patients with Hypercholesterolemia. </w:t>
      </w:r>
      <w:r w:rsidRPr="004541AB">
        <w:rPr>
          <w:i/>
          <w:iCs/>
        </w:rPr>
        <w:t>AL-Kindy College Medical Journal</w:t>
      </w:r>
      <w:r w:rsidRPr="004541AB">
        <w:t xml:space="preserve"> </w:t>
      </w:r>
      <w:r w:rsidRPr="004541AB">
        <w:rPr>
          <w:b/>
          <w:bCs/>
        </w:rPr>
        <w:t>2014</w:t>
      </w:r>
      <w:r w:rsidRPr="004541AB">
        <w:t xml:space="preserve">, </w:t>
      </w:r>
      <w:r w:rsidRPr="004541AB">
        <w:rPr>
          <w:i/>
          <w:iCs/>
        </w:rPr>
        <w:t>10</w:t>
      </w:r>
      <w:r w:rsidRPr="004541AB">
        <w:t>, 62–69.</w:t>
      </w:r>
    </w:p>
    <w:p w14:paraId="7616C4FC" w14:textId="77777777" w:rsidR="004541AB" w:rsidRPr="004541AB" w:rsidRDefault="004541AB" w:rsidP="004541AB">
      <w:pPr>
        <w:pStyle w:val="Bibliography"/>
      </w:pPr>
      <w:r w:rsidRPr="004541AB">
        <w:t xml:space="preserve">47. </w:t>
      </w:r>
      <w:r w:rsidRPr="004541AB">
        <w:tab/>
        <w:t xml:space="preserve">Montagnani, A.; Gonnelli, S.; Cepollaro, C.; Pacini, S.; Campagna, M.S.; Franci, M.B.; Lucani, B.; Gennari, C. Effect of Simvastatin Treatment on Bone Mineral Density and Bone Turnover in Hypercholesterolemic Postmenopausal Women: A 1-Year Longitudinal Study. </w:t>
      </w:r>
      <w:r w:rsidRPr="004541AB">
        <w:rPr>
          <w:i/>
          <w:iCs/>
        </w:rPr>
        <w:t>Bone</w:t>
      </w:r>
      <w:r w:rsidRPr="004541AB">
        <w:t xml:space="preserve"> </w:t>
      </w:r>
      <w:r w:rsidRPr="004541AB">
        <w:rPr>
          <w:b/>
          <w:bCs/>
        </w:rPr>
        <w:t>2003</w:t>
      </w:r>
      <w:r w:rsidRPr="004541AB">
        <w:t xml:space="preserve">, </w:t>
      </w:r>
      <w:r w:rsidRPr="004541AB">
        <w:rPr>
          <w:i/>
          <w:iCs/>
        </w:rPr>
        <w:t>32</w:t>
      </w:r>
      <w:r w:rsidRPr="004541AB">
        <w:t>, 427–433, doi:10.1016/S8756-3282(03)00034-6.</w:t>
      </w:r>
    </w:p>
    <w:p w14:paraId="62900070" w14:textId="77777777" w:rsidR="004541AB" w:rsidRPr="004541AB" w:rsidRDefault="004541AB" w:rsidP="004541AB">
      <w:pPr>
        <w:pStyle w:val="Bibliography"/>
      </w:pPr>
      <w:r w:rsidRPr="004541AB">
        <w:t xml:space="preserve">48. </w:t>
      </w:r>
      <w:r w:rsidRPr="004541AB">
        <w:tab/>
        <w:t xml:space="preserve">Li, S.; Schooling, C.M. A Phenome-Wide Association Study of Genetically Mimicked Statins. </w:t>
      </w:r>
      <w:r w:rsidRPr="004541AB">
        <w:rPr>
          <w:i/>
          <w:iCs/>
        </w:rPr>
        <w:t>BMC Med</w:t>
      </w:r>
      <w:r w:rsidRPr="004541AB">
        <w:t xml:space="preserve"> </w:t>
      </w:r>
      <w:r w:rsidRPr="004541AB">
        <w:rPr>
          <w:b/>
          <w:bCs/>
        </w:rPr>
        <w:t>2021</w:t>
      </w:r>
      <w:r w:rsidRPr="004541AB">
        <w:t xml:space="preserve">, </w:t>
      </w:r>
      <w:r w:rsidRPr="004541AB">
        <w:rPr>
          <w:i/>
          <w:iCs/>
        </w:rPr>
        <w:t>19</w:t>
      </w:r>
      <w:r w:rsidRPr="004541AB">
        <w:t>, 1–11, doi:10.1186/s12916-021-02013-5.</w:t>
      </w:r>
    </w:p>
    <w:p w14:paraId="73AC5D9C" w14:textId="500C7A45"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 xml:space="preserve">for triglycerides (abbreviated TG in mg/dL), calcium (Ca in mg/dL), and body weight (BW in g).  </w:t>
      </w:r>
      <w:r w:rsidR="00DC7459">
        <w:t xml:space="preserve">Each predictor was a phenotype measured at 19 weeks.  </w:t>
      </w:r>
      <w:r>
        <w:t>Within each box, the value represents the average cholesterol level in that group (in mg/dL)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7B0D6758"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2556E"/>
    <w:rsid w:val="00026EB8"/>
    <w:rsid w:val="0004237E"/>
    <w:rsid w:val="000530ED"/>
    <w:rsid w:val="000625F9"/>
    <w:rsid w:val="000650FC"/>
    <w:rsid w:val="000A008F"/>
    <w:rsid w:val="000B2E8A"/>
    <w:rsid w:val="000C06E4"/>
    <w:rsid w:val="000C2B65"/>
    <w:rsid w:val="000C4958"/>
    <w:rsid w:val="0010510E"/>
    <w:rsid w:val="00105BC4"/>
    <w:rsid w:val="00107DAE"/>
    <w:rsid w:val="00111D61"/>
    <w:rsid w:val="0012187C"/>
    <w:rsid w:val="001340B0"/>
    <w:rsid w:val="00134794"/>
    <w:rsid w:val="00143D60"/>
    <w:rsid w:val="001651F4"/>
    <w:rsid w:val="0017038D"/>
    <w:rsid w:val="00181330"/>
    <w:rsid w:val="00182C82"/>
    <w:rsid w:val="00193752"/>
    <w:rsid w:val="00194B8A"/>
    <w:rsid w:val="001A245A"/>
    <w:rsid w:val="001A6324"/>
    <w:rsid w:val="001B04BF"/>
    <w:rsid w:val="001C5E79"/>
    <w:rsid w:val="001C7AD1"/>
    <w:rsid w:val="001D0F83"/>
    <w:rsid w:val="001D2184"/>
    <w:rsid w:val="001D45D4"/>
    <w:rsid w:val="002067A3"/>
    <w:rsid w:val="002074A7"/>
    <w:rsid w:val="00216CAB"/>
    <w:rsid w:val="002762BB"/>
    <w:rsid w:val="00292880"/>
    <w:rsid w:val="002950DF"/>
    <w:rsid w:val="002A2864"/>
    <w:rsid w:val="002B1EB1"/>
    <w:rsid w:val="002B2A55"/>
    <w:rsid w:val="002D2F28"/>
    <w:rsid w:val="002F7AF7"/>
    <w:rsid w:val="00305805"/>
    <w:rsid w:val="00351208"/>
    <w:rsid w:val="00372CFF"/>
    <w:rsid w:val="003A7331"/>
    <w:rsid w:val="003B394D"/>
    <w:rsid w:val="003C46F7"/>
    <w:rsid w:val="003E08CA"/>
    <w:rsid w:val="004013A7"/>
    <w:rsid w:val="00403545"/>
    <w:rsid w:val="004110BD"/>
    <w:rsid w:val="00414CEB"/>
    <w:rsid w:val="00415101"/>
    <w:rsid w:val="004541AB"/>
    <w:rsid w:val="004875ED"/>
    <w:rsid w:val="0048783D"/>
    <w:rsid w:val="004A3948"/>
    <w:rsid w:val="004B43E6"/>
    <w:rsid w:val="004C7DE0"/>
    <w:rsid w:val="004D542D"/>
    <w:rsid w:val="004E1849"/>
    <w:rsid w:val="004E1D77"/>
    <w:rsid w:val="004E1E43"/>
    <w:rsid w:val="00506F1F"/>
    <w:rsid w:val="005117D5"/>
    <w:rsid w:val="00546A2E"/>
    <w:rsid w:val="00563088"/>
    <w:rsid w:val="00567EB3"/>
    <w:rsid w:val="005D3422"/>
    <w:rsid w:val="005F3B22"/>
    <w:rsid w:val="0061059B"/>
    <w:rsid w:val="00614900"/>
    <w:rsid w:val="006205D8"/>
    <w:rsid w:val="00623494"/>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37CB"/>
    <w:rsid w:val="00802A87"/>
    <w:rsid w:val="00810119"/>
    <w:rsid w:val="008101D2"/>
    <w:rsid w:val="00812A40"/>
    <w:rsid w:val="00812E64"/>
    <w:rsid w:val="0082091B"/>
    <w:rsid w:val="008210DC"/>
    <w:rsid w:val="008369EE"/>
    <w:rsid w:val="00842FBB"/>
    <w:rsid w:val="00864E8B"/>
    <w:rsid w:val="00886343"/>
    <w:rsid w:val="008A3818"/>
    <w:rsid w:val="008B0A52"/>
    <w:rsid w:val="008C11CC"/>
    <w:rsid w:val="008C79AA"/>
    <w:rsid w:val="008D5B9F"/>
    <w:rsid w:val="008E5EF5"/>
    <w:rsid w:val="00910433"/>
    <w:rsid w:val="00927CE0"/>
    <w:rsid w:val="00943B73"/>
    <w:rsid w:val="009516D5"/>
    <w:rsid w:val="00955391"/>
    <w:rsid w:val="0098231B"/>
    <w:rsid w:val="009907DC"/>
    <w:rsid w:val="00995BD9"/>
    <w:rsid w:val="009A106A"/>
    <w:rsid w:val="009A1515"/>
    <w:rsid w:val="009B2FF9"/>
    <w:rsid w:val="009C47AD"/>
    <w:rsid w:val="009D2910"/>
    <w:rsid w:val="009F0E7E"/>
    <w:rsid w:val="009F5D1E"/>
    <w:rsid w:val="00A015D7"/>
    <w:rsid w:val="00A07221"/>
    <w:rsid w:val="00A2404E"/>
    <w:rsid w:val="00A34898"/>
    <w:rsid w:val="00A35CFB"/>
    <w:rsid w:val="00A45CB6"/>
    <w:rsid w:val="00A53691"/>
    <w:rsid w:val="00A54D21"/>
    <w:rsid w:val="00A8356A"/>
    <w:rsid w:val="00AA4501"/>
    <w:rsid w:val="00AA71B3"/>
    <w:rsid w:val="00AB6E43"/>
    <w:rsid w:val="00AD07B4"/>
    <w:rsid w:val="00AD22DF"/>
    <w:rsid w:val="00AD2F62"/>
    <w:rsid w:val="00AF24F7"/>
    <w:rsid w:val="00B063F8"/>
    <w:rsid w:val="00B21E63"/>
    <w:rsid w:val="00B24424"/>
    <w:rsid w:val="00B26227"/>
    <w:rsid w:val="00B41D25"/>
    <w:rsid w:val="00B5781A"/>
    <w:rsid w:val="00B66305"/>
    <w:rsid w:val="00B9731C"/>
    <w:rsid w:val="00BB6B75"/>
    <w:rsid w:val="00BC2D63"/>
    <w:rsid w:val="00BC4CE5"/>
    <w:rsid w:val="00BD227E"/>
    <w:rsid w:val="00BF3BE7"/>
    <w:rsid w:val="00BF45C7"/>
    <w:rsid w:val="00C13CA6"/>
    <w:rsid w:val="00C21E70"/>
    <w:rsid w:val="00C25C2E"/>
    <w:rsid w:val="00C365BE"/>
    <w:rsid w:val="00C36BC2"/>
    <w:rsid w:val="00C40CDF"/>
    <w:rsid w:val="00C57455"/>
    <w:rsid w:val="00C74ADA"/>
    <w:rsid w:val="00C906AB"/>
    <w:rsid w:val="00C94146"/>
    <w:rsid w:val="00CA2D1E"/>
    <w:rsid w:val="00CD1A8A"/>
    <w:rsid w:val="00CF0667"/>
    <w:rsid w:val="00CF6D4C"/>
    <w:rsid w:val="00D01721"/>
    <w:rsid w:val="00D12B98"/>
    <w:rsid w:val="00D24431"/>
    <w:rsid w:val="00D554CB"/>
    <w:rsid w:val="00D609A7"/>
    <w:rsid w:val="00DA3158"/>
    <w:rsid w:val="00DA39DB"/>
    <w:rsid w:val="00DA4A35"/>
    <w:rsid w:val="00DC7459"/>
    <w:rsid w:val="00DD4486"/>
    <w:rsid w:val="00DE1510"/>
    <w:rsid w:val="00DE244E"/>
    <w:rsid w:val="00E00999"/>
    <w:rsid w:val="00E40246"/>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F10A80"/>
    <w:rsid w:val="00F263F9"/>
    <w:rsid w:val="00F30CF8"/>
    <w:rsid w:val="00F34566"/>
    <w:rsid w:val="00F63CA1"/>
    <w:rsid w:val="00F86A24"/>
    <w:rsid w:val="00F9179E"/>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50DF"/>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rsid w:val="002950D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950DF"/>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4050-1F34-CF45-BC59-6F9A63B5B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12</Pages>
  <Words>22277</Words>
  <Characters>126979</Characters>
  <Application>Microsoft Office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3</cp:revision>
  <dcterms:created xsi:type="dcterms:W3CDTF">2022-11-27T15:44:00Z</dcterms:created>
  <dcterms:modified xsi:type="dcterms:W3CDTF">2023-03-2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ireIoXPd"/&gt;&lt;style id="http://www.zotero.org/styles/nutrients" hasBibliography="1" bibliographyStyleHasBeenSet="1"/&gt;&lt;prefs&gt;&lt;pref name="fieldType" value="Field"/&gt;&lt;/prefs&gt;&lt;/data&gt;</vt:lpwstr>
  </property>
</Properties>
</file>